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E0FE39E"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1A05EDFC" w:rsidR="006B3D28" w:rsidRPr="00005DF9" w:rsidRDefault="006B3D28" w:rsidP="008A4E97">
      <w:pPr>
        <w:pStyle w:val="Subtitle"/>
        <w:spacing w:line="240" w:lineRule="auto"/>
        <w:jc w:val="left"/>
        <w:rPr>
          <w:sz w:val="28"/>
        </w:rPr>
      </w:pPr>
      <w:r w:rsidRPr="00005DF9">
        <w:rPr>
          <w:sz w:val="28"/>
        </w:rPr>
        <w:t xml:space="preserve">Running title: </w:t>
      </w:r>
      <w:r w:rsidR="00C767AE" w:rsidRPr="00005DF9">
        <w:rPr>
          <w:sz w:val="28"/>
        </w:rPr>
        <w:t>Heterogeneity and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p w14:paraId="1AC18ACA" w14:textId="77777777" w:rsidR="00024A7B" w:rsidRDefault="00024A7B" w:rsidP="008A4E97">
      <w:pPr>
        <w:pStyle w:val="FirstParagraph"/>
      </w:pPr>
      <w:r>
        <w:t>Department of Biological Sciences, University of Cape Town, Rondebosch, South Africa</w:t>
      </w:r>
    </w:p>
    <w:p w14:paraId="0DF61B76" w14:textId="4B6123B2" w:rsidR="00024A7B" w:rsidRDefault="00024A7B" w:rsidP="008A4E97">
      <w:pPr>
        <w:pStyle w:val="BodyText"/>
      </w:pPr>
      <w:r>
        <w:t>Corresponding author: R</w:t>
      </w:r>
      <w:r w:rsidR="002A0204">
        <w:t>v</w:t>
      </w:r>
      <w:r>
        <w:t>M</w:t>
      </w:r>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1" w:name="acknowledgements"/>
      <w:bookmarkStart w:id="2" w:name="abstract"/>
      <w:r>
        <w:t>Acknowledgements</w:t>
      </w:r>
      <w:bookmarkEnd w:id="1"/>
    </w:p>
    <w:p w14:paraId="1EDD8076" w14:textId="286CE2E6" w:rsidR="009E59E0" w:rsidRPr="00024A7B" w:rsidRDefault="007630F5" w:rsidP="008A4E97">
      <w:pPr>
        <w:pStyle w:val="FirstParagraph"/>
      </w:pPr>
      <w:r>
        <w:t xml:space="preserve">RvM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2"/>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between two mediterranean-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geospatially-explicit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03D2EF96"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r w:rsidR="009D0DC8">
        <w:t>environmentally-</w:t>
      </w:r>
      <w:r w:rsidR="00532A81">
        <w:t>heterogeneous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hich </w:t>
      </w:r>
      <w:r w:rsidR="006D6A5A">
        <w:t>explain</w:t>
      </w:r>
      <w:r w:rsidR="009D0DC8">
        <w:t>s</w:t>
      </w:r>
      <w:r w:rsidR="00CD04A6">
        <w:t xml:space="preserve"> ca. 38–42%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and </w:t>
      </w:r>
      <w:r w:rsidR="00251E50">
        <w:t>regressions against the</w:t>
      </w:r>
      <w:r w:rsidR="008F1E4D" w:rsidRPr="00E71232">
        <w:t xml:space="preserve"> </w:t>
      </w:r>
      <w:r w:rsidR="00694B43" w:rsidRPr="00E71232">
        <w:t>first ax</w:t>
      </w:r>
      <w:r w:rsidR="00251E50">
        <w:t>e</w:t>
      </w:r>
      <w:r w:rsidR="00694B43" w:rsidRPr="00E71232">
        <w:t xml:space="preserve">s </w:t>
      </w:r>
      <w:r w:rsidR="00872425" w:rsidRPr="00E71232">
        <w:t xml:space="preserve">of </w:t>
      </w:r>
      <w:r w:rsidR="00694B43" w:rsidRPr="00E71232">
        <w:t>the PCAs</w:t>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7B3A4DA7"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977607" w:rsidRPr="00E71232">
        <w:t>, broadly indepen</w:t>
      </w:r>
      <w:r w:rsidR="00372023" w:rsidRPr="00E71232">
        <w:t>den</w:t>
      </w:r>
      <w:r w:rsidR="00977607" w:rsidRPr="00E71232">
        <w:t>t of spatial-scale. Though there are region-specific effects</w:t>
      </w:r>
      <w:r w:rsidR="005B0DBE" w:rsidRPr="00E71232">
        <w:t xml:space="preserve">, </w:t>
      </w:r>
      <w:r w:rsidR="00C7143F" w:rsidRPr="00E71232">
        <w:rPr>
          <w:highlight w:val="yellow"/>
        </w:rPr>
        <w:t>[</w:t>
      </w:r>
      <w:r w:rsidR="005B0DBE" w:rsidRPr="00E71232">
        <w:rPr>
          <w:highlight w:val="yellow"/>
        </w:rPr>
        <w:t>…</w:t>
      </w:r>
      <w:r w:rsidR="00C7143F" w:rsidRPr="00E71232">
        <w:rPr>
          <w:highlight w:val="yellow"/>
        </w:rPr>
        <w:t>]</w:t>
      </w:r>
    </w:p>
    <w:p w14:paraId="42E5A392" w14:textId="06C20412" w:rsidR="00C41A61" w:rsidRDefault="00024A7B" w:rsidP="00F70B73">
      <w:pPr>
        <w:pStyle w:val="BodyText"/>
        <w:rPr>
          <w:highlight w:val="yellow"/>
        </w:rPr>
      </w:pPr>
      <w:r>
        <w:rPr>
          <w:i/>
        </w:rPr>
        <w:lastRenderedPageBreak/>
        <w:t>Keywords</w:t>
      </w:r>
      <w:r w:rsidRPr="004C00F7">
        <w:rPr>
          <w:i/>
        </w:rPr>
        <w:t>:</w:t>
      </w:r>
      <w:r w:rsidR="00A14134">
        <w:t xml:space="preserve"> </w:t>
      </w:r>
      <w:r w:rsidR="00A14134" w:rsidRPr="00A14134">
        <w:t>biodiversity, environmental heterogeneity, fynbos, Greater Cape Floristic Region, kwongan,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0995275B"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its diversification history and any locally-deterministic, environmental features (e.g. productivity, heterogeneity) that influence species persistence and coexistence (</w:t>
      </w:r>
      <w:r w:rsidRPr="00684EA1">
        <w:rPr>
          <w:highlight w:val="green"/>
        </w:rPr>
        <w:t>Ricklefs</w:t>
      </w:r>
      <w:r w:rsidR="00D216E9" w:rsidRPr="00684EA1">
        <w:rPr>
          <w:highlight w:val="green"/>
        </w:rPr>
        <w:t>,</w:t>
      </w:r>
      <w:r w:rsidRPr="00684EA1">
        <w:rPr>
          <w:highlight w:val="green"/>
        </w:rPr>
        <w:t xml:space="preserve"> 1987</w:t>
      </w:r>
      <w:r w:rsidRPr="00A42254">
        <w:t>,</w:t>
      </w:r>
      <w:r w:rsidR="0081050E" w:rsidRPr="00A42254">
        <w:t xml:space="preserve"> </w:t>
      </w:r>
      <w:r w:rsidRPr="00684EA1">
        <w:rPr>
          <w:highlight w:val="green"/>
        </w:rPr>
        <w:t>2004</w:t>
      </w:r>
      <w:r w:rsidR="00870B87">
        <w:t xml:space="preserve">; </w:t>
      </w:r>
      <w:r w:rsidR="00870B87" w:rsidRPr="002C20EB">
        <w:rPr>
          <w:highlight w:val="green"/>
        </w:rPr>
        <w:t>Bøhn &amp; Amundsen, 2004</w:t>
      </w:r>
      <w:r w:rsidRPr="002F0553">
        <w:t xml:space="preserve">). Since all three effects are potentially influenced by environmental heterogeneity, the latter may be a particularly important driver of regional species richness </w:t>
      </w:r>
      <w:r>
        <w:t xml:space="preserve">variation </w:t>
      </w:r>
      <w:r w:rsidRPr="002F0553">
        <w:t>(</w:t>
      </w:r>
      <w:r w:rsidRPr="00066121">
        <w:rPr>
          <w:highlight w:val="yellow"/>
        </w:rPr>
        <w:t>refs</w:t>
      </w:r>
      <w:r w:rsidRPr="002F0553">
        <w:t xml:space="preserve">), with </w:t>
      </w:r>
      <w:r w:rsidR="00765D62" w:rsidRPr="002F0553">
        <w:t>physically</w:t>
      </w:r>
      <w:r w:rsidR="008A6286">
        <w:t>-</w:t>
      </w:r>
      <w:r w:rsidR="00765D62" w:rsidRPr="002F0553">
        <w:t>heterogeneous</w:t>
      </w:r>
      <w:r w:rsidRPr="002F0553">
        <w:t xml:space="preserve"> regions </w:t>
      </w:r>
      <w:r w:rsidR="00F20055">
        <w:t>tending</w:t>
      </w:r>
      <w:r w:rsidRPr="002F0553">
        <w:t xml:space="preserve"> to be </w:t>
      </w:r>
      <w:r w:rsidR="00F20055">
        <w:t xml:space="preserve">more </w:t>
      </w:r>
      <w:r w:rsidRPr="002F0553">
        <w:t>species-rich (</w:t>
      </w:r>
      <w:r w:rsidRPr="00066121">
        <w:rPr>
          <w:highlight w:val="yellow"/>
        </w:rPr>
        <w:t>refs</w:t>
      </w:r>
      <w:r w:rsidRPr="002F0553">
        <w:t>). For example, given that the recruitment success of immigrant lineages into a region is often dictated by the pre-adaptations of those lineages (</w:t>
      </w:r>
      <w:proofErr w:type="spellStart"/>
      <w:r w:rsidRPr="0027221A">
        <w:rPr>
          <w:highlight w:val="green"/>
        </w:rPr>
        <w:t>Ackerly</w:t>
      </w:r>
      <w:proofErr w:type="spellEnd"/>
      <w:r w:rsidRPr="0027221A">
        <w:rPr>
          <w:highlight w:val="green"/>
        </w:rPr>
        <w:t>, Donoghue</w:t>
      </w:r>
      <w:r w:rsidR="00235637" w:rsidRPr="0027221A">
        <w:rPr>
          <w:highlight w:val="green"/>
        </w:rPr>
        <w:t xml:space="preserve"> &amp; </w:t>
      </w:r>
      <w:r w:rsidRPr="0027221A">
        <w:rPr>
          <w:highlight w:val="green"/>
        </w:rPr>
        <w:t>Crisp</w:t>
      </w:r>
      <w:r w:rsidR="001F3AA2" w:rsidRPr="001F3AA2">
        <w:rPr>
          <w:highlight w:val="green"/>
        </w:rPr>
        <w:t>, XXXX</w:t>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w:t>
      </w:r>
      <w:r w:rsidRPr="00066121">
        <w:rPr>
          <w:highlight w:val="yellow"/>
        </w:rPr>
        <w:t>ref</w:t>
      </w:r>
      <w:r w:rsidRPr="002F0553">
        <w:t>).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most models (</w:t>
      </w:r>
      <w:r w:rsidRPr="001F3AA2">
        <w:rPr>
          <w:highlight w:val="green"/>
        </w:rPr>
        <w:t>Wiens</w:t>
      </w:r>
      <w:r w:rsidR="00B847F4" w:rsidRPr="001F3AA2">
        <w:rPr>
          <w:highlight w:val="green"/>
        </w:rPr>
        <w:t>,</w:t>
      </w:r>
      <w:r w:rsidRPr="001F3AA2">
        <w:rPr>
          <w:highlight w:val="green"/>
        </w:rPr>
        <w:t xml:space="preserve"> 2004a</w:t>
      </w:r>
      <w:r w:rsidRPr="0036643B">
        <w:t>,</w:t>
      </w:r>
      <w:r w:rsidRPr="001F3AA2">
        <w:rPr>
          <w:highlight w:val="green"/>
        </w:rPr>
        <w:t>b;</w:t>
      </w:r>
      <w:r w:rsidRPr="001F3AA2">
        <w:t xml:space="preserve"> </w:t>
      </w:r>
      <w:r w:rsidRPr="001F3AA2">
        <w:rPr>
          <w:highlight w:val="green"/>
        </w:rPr>
        <w:t>Sobel et al.</w:t>
      </w:r>
      <w:r w:rsidR="00B847F4" w:rsidRPr="001F3AA2">
        <w:rPr>
          <w:highlight w:val="green"/>
        </w:rPr>
        <w:t>,</w:t>
      </w:r>
      <w:r w:rsidRPr="001F3AA2">
        <w:rPr>
          <w:highlight w:val="green"/>
        </w:rPr>
        <w:t xml:space="preserve"> 2010</w:t>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A67894">
        <w:fldChar w:fldCharType="begin" w:fldLock="1"/>
      </w:r>
      <w:r w:rsidR="00A67894">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plainTextFormattedCitation":"(Byrne, 2008)","previouslyFormattedCitation":"(Byrne, 2008)"},"properties":{"noteIndex":0},"schema":"https://github.com/citation-style-language/schema/raw/master/csl-citation.json"}</w:instrText>
      </w:r>
      <w:r w:rsidR="00A67894">
        <w:fldChar w:fldCharType="separate"/>
      </w:r>
      <w:r w:rsidR="00A67894" w:rsidRPr="00A67894">
        <w:rPr>
          <w:noProof/>
        </w:rPr>
        <w:t>(Byrne, 2008)</w:t>
      </w:r>
      <w:r w:rsidR="00A67894">
        <w:fldChar w:fldCharType="end"/>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regional species richness (</w:t>
      </w:r>
      <w:r w:rsidRPr="00066121">
        <w:rPr>
          <w:highlight w:val="yellow"/>
        </w:rPr>
        <w:t>refs</w:t>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3457E538"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E74506">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J. Born, Linder, &amp; Desmet, 2007)","manualFormatting":"Born, Linder, &amp; Desmet, 2007)","plainTextFormattedCitation":"(J. Born, Linder, &amp; Desmet, 2007)","previouslyFormattedCitation":"(J. Born, Linder, &amp; Desmet,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oceanically-moderated at least since the Cretaceous, </w:t>
      </w:r>
      <w:r>
        <w:t>and both are</w:t>
      </w:r>
      <w:r w:rsidRPr="002F0553">
        <w:t xml:space="preserve"> dominated by a contemporary mediterranean-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00AA114B">
        <w:fldChar w:fldCharType="begin" w:fldLock="1"/>
      </w:r>
      <w:r w:rsidR="008D71CC">
        <w:instrText>ADDIN CSL_CITATION {"citationItems":[{"id":"ITEM-1","itemData":{"DOI":"10.1016/j.gloplacha.2017.08.004","ISSN":"09218181","abstract":"Knowing the environments under which biota have evolved is essential for understanding the functional traits that they possess. Here, we ask when a Mediterranean-type climate (MTC) originated in Western Australia that might help to explain some of its special plant adaptations to summer drought and heat, mild wet winters and intense summer fires. Periodic drought and fire can be traced back to the Cretaceous in southwestern Australia (SWA) but its seasonality is unknown. Previous estimates of the origin of the MTC in SWA have varied from 30 to 3 million years ago (Ma). An early proposal was that it originated in northwestern Australia 30 Ma and migrated south to its present location for which we find independent support. We collated 47 cases of what is currently known about the time of origin of adaptive responses to summer drought and heat, wet winters and periodic intense fire among flowering plants in SWA. About 15% arose in the 40–30-million-year (My) period, 32% in the 30–20-My period and 47% in the 20–10-My period, suggesting that a MTC may have been widespread in SWA by the mid-Miocene, but there may have been local appearances (proto-MTC) up to 20 My earlier. Uncertainties remain about the location of lineages at various times, the fitness benefits of apparent adaptive traits and their confinement to a MTC, and the significance of the origin versus the onset of diversification of traits. The current dearth of C4 grasses in SWA is consistent with other indications of the absence of a prior history of a summer-dominant rainfall, suggesting that the current MTC arose from a uniform-rainfall climate. Other lines of evidence that might refine these findings include the chemical composition of, and application of geochronometers to, laterites, carbonates and corals that have been used with success elsewhere. We conclude by noting that there may have been a mixture of climates for much of the time, indicated by the persistence of a few rainforest species up to 3 Ma, while there have been strong climatic oscillations about a MTC ‘mean’ over the last 5 My.","author":[{"dropping-particle":"","family":"Lamont","given":"Byron B.","non-dropping-particle":"","parse-names":false,"suffix":""},{"dropping-particle":"","family":"He","given":"Tianhua","non-dropping-particle":"","parse-names":false,"suffix":""}],"container-title":"Global and Planetary Change","id":"ITEM-1","issued":{"date-parts":[["2017"]]},"page":"46-58","publisher":"Elsevier","title":"When did a Mediterranean-type climate originate in southwestern Australia?","type":"article-journal","volume":"156"},"uris":["http://www.mendeley.com/documents/?uuid=7bb54acc-b942-4ecb-8a9b-ab5613f97f79"]}],"mendeley":{"formattedCitation":"(Lamont &amp; He, 2017)","manualFormatting":"Lamont &amp; He, 2017","plainTextFormattedCitation":"(Lamont &amp; He, 2017)","previouslyFormattedCitation":"(Lamont &amp; He, 2017)"},"properties":{"noteIndex":0},"schema":"https://github.com/citation-style-language/schema/raw/master/csl-citation.json"}</w:instrText>
      </w:r>
      <w:r w:rsidR="00AA114B">
        <w:fldChar w:fldCharType="separate"/>
      </w:r>
      <w:r w:rsidR="00AA114B" w:rsidRPr="00AA114B">
        <w:rPr>
          <w:noProof/>
        </w:rPr>
        <w:t>Lamont &amp; He, 2017</w:t>
      </w:r>
      <w:r w:rsidR="00AA114B">
        <w:fldChar w:fldCharType="end"/>
      </w:r>
      <w:r w:rsidRPr="002F0553">
        <w:t xml:space="preserve">) or Late Miocene (GCFR: </w:t>
      </w:r>
      <w:r w:rsidR="0049005E">
        <w:fldChar w:fldCharType="begin" w:fldLock="1"/>
      </w:r>
      <w:r w:rsidR="001F3AA2">
        <w:instrText>true</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both regions have been unglaciated since the Permian and are dominated by ancient, weathered landscapes whose soil-nutritional status is amongst the lowest of any landscape on Earth (</w:t>
      </w:r>
      <w:r w:rsidRPr="00D7395A">
        <w:rPr>
          <w:highlight w:val="green"/>
        </w:rPr>
        <w:t xml:space="preserve">Stock </w:t>
      </w:r>
      <w:r w:rsidR="00B8268E" w:rsidRPr="00D7395A">
        <w:rPr>
          <w:highlight w:val="green"/>
        </w:rPr>
        <w:t>&amp;</w:t>
      </w:r>
      <w:r w:rsidRPr="00D7395A">
        <w:rPr>
          <w:highlight w:val="green"/>
        </w:rPr>
        <w:t xml:space="preserve"> Verboom</w:t>
      </w:r>
      <w:r w:rsidR="00B847F4" w:rsidRPr="00D7395A">
        <w:rPr>
          <w:highlight w:val="green"/>
        </w:rPr>
        <w:t>,</w:t>
      </w:r>
      <w:r w:rsidR="00C40608" w:rsidRPr="00D7395A">
        <w:rPr>
          <w:highlight w:val="green"/>
        </w:rPr>
        <w:t xml:space="preserve"> </w:t>
      </w:r>
      <w:r w:rsidR="00705608" w:rsidRPr="00D7395A">
        <w:rPr>
          <w:highlight w:val="green"/>
        </w:rPr>
        <w:t>2012</w:t>
      </w:r>
      <w:r w:rsidRPr="00A432DE">
        <w:t>)</w:t>
      </w:r>
      <w:r>
        <w:t xml:space="preserve">, hence their designation as </w:t>
      </w:r>
      <w:r w:rsidR="00217AAC">
        <w:t xml:space="preserve">old, climatically-buffered infertile landscapes </w:t>
      </w:r>
      <w:r>
        <w:t>(</w:t>
      </w:r>
      <w:r w:rsidR="00217AAC">
        <w:t>OCBILs</w:t>
      </w:r>
      <w:r>
        <w:t>;</w:t>
      </w:r>
      <w:r w:rsidR="008D71CC">
        <w:t xml:space="preserve"> </w:t>
      </w:r>
      <w:r w:rsidR="008D71CC">
        <w:fldChar w:fldCharType="begin" w:fldLock="1"/>
      </w:r>
      <w:r w:rsidR="002A0921">
        <w:instrText>ADDIN CSL_CITATION {"citationItems":[{"id":"ITEM-1","itemData":{"DOI":"10.1007/s11104-009-0068-0","ISSN":"0032079X","abstract":"OCBIL theory aims to develop an integrated series of hypotheses explaining the evolution and ecology of, and best conservation practices for, biota on very old, climatically buffered, infertile landscapes (OCBILs). Conventional theory for ecology and evolutionary and conservation biology has developed primarily from data on species and communities from young, often disturbed, fertile landscapes (YODFELs), mainly in the Northern Hemisphere. OCBILs are rare, but are prominent in the Southwest Australian Floristic Region, South Africa's Greater Cape, and Venezuela's Pantepui Highlands. They may have been more common globally before Pleistocene glaciations. Based on the premise that natural selection has favoured limited dispersability of sedentary organisms, OCBILs should have elevated persistence of lineages (Gondwanan Heritage Hypothesis) and long-lived individuals (Ultimate Self Hypothesis), high numbers of localised rare endemics and strongly differentiated population systems. To counter such natural fragmentation and inbreeding due to small population size, ecological, cytogenetic and genetic mechanisms selecting for the retention of heterozygosity should feature (the James Effect). The climatic stability of OCBILs should be paralleled by persistence of adjacent semi-arid areas, conducive to speciation (Semiarid Cradle Hypothesis). Special nutritional and other biological traits associated with coping with infertile lands should be evident, accentuated in plants, for example, through waterforaging strategies, symbioses, carnivory, pollination and parasitism. The uniquely flat landscapes of southwestern Australia have had prolonged presence of saline lakes along palaeoriver systems favouring evolution of accentuated tolerance to salinity. Lastly, unusual resiliences and vulnerabilities might be evident among OCBIL organisms, such as enhanced abilities to persist in small fragmented populations but great susceptibility to major soil disturbances. In those places where it is most pertinent, OCBIL theory hopefully lays a foundation for future research and for better informed conservation management. © Springer Science + Business Media B.V. 2009.","author":[{"dropping-particle":"","family":"Hopper","given":"Stephen D.","non-dropping-particle":"","parse-names":false,"suffix":""}],"container-title":"Plant and Soil","id":"ITEM-1","issue":"1","issued":{"date-parts":[["2009"]]},"page":"49-86","title":"OCBIL theory: Towards an integrated understanding of the evolution, ecology and conservation of biodiversity on old, climatically buffered, infertile landscapes","type":"article-journal","volume":"322"},"uris":["http://www.mendeley.com/documents/?uuid=3245e19e-125b-4c74-aa4c-0d0c29930a90"]}],"mendeley":{"formattedCitation":"(Hopper, 2009)","manualFormatting":"Hopper, 2009","plainTextFormattedCitation":"(Hopper, 2009)","previouslyFormattedCitation":"(Hopper, 2009)"},"properties":{"noteIndex":0},"schema":"https://github.com/citation-style-language/schema/raw/master/csl-citation.json"}</w:instrText>
      </w:r>
      <w:r w:rsidR="008D71CC">
        <w:fldChar w:fldCharType="separate"/>
      </w:r>
      <w:r w:rsidR="008D71CC" w:rsidRPr="008D71CC">
        <w:rPr>
          <w:noProof/>
        </w:rPr>
        <w:t>Hopper, 2009</w:t>
      </w:r>
      <w:r w:rsidR="008D71CC">
        <w:fldChar w:fldCharType="end"/>
      </w:r>
      <w:r>
        <w:t xml:space="preserve">). Owing to these environmental similarities, the SWAFR and GCFR floras are very similar </w:t>
      </w:r>
      <w:r w:rsidR="00217AAC">
        <w:t>with respect to</w:t>
      </w:r>
      <w:r>
        <w:t xml:space="preserve"> their </w:t>
      </w:r>
      <w:r w:rsidR="00644D4A">
        <w:t xml:space="preserve">plant </w:t>
      </w:r>
      <w:r>
        <w:t>functional trait spectra</w:t>
      </w:r>
      <w:r w:rsidR="002A0921">
        <w:t xml:space="preserve"> </w:t>
      </w:r>
      <w:r w:rsidR="00017496">
        <w:fldChar w:fldCharType="begin" w:fldLock="1"/>
      </w:r>
      <w:r w:rsidR="00B1381E">
        <w:instrText>ADDIN CSL_CITATION {"citationItems":[{"id":"ITEM-1","itemData":{"DOI":"10.2307/2846038","ISSN":"03050270","abstract":"This paper analyses the edaphic and biological aspects of plant endemism in floristic lists from five edaphically matched sites, and the taxonomic aspects in regional floras, from the Agulhas Plain, South Africa and the Barrens, south western Australia. The two regions are very closely matched in terms of their mediterranean-typec limates, landforms, soil types and disturbance regimes. Both regions have large neo-endemic floras. At the flora level, the incidence of local and regional endemism was almost identical on both continents (c. 6% and 22%, respectively) and endemics were not a random assemblage taxonomically. Endemics were over-represented among taxa speciose only in Australia (e.g. Myrtaceae) and only in South Africa (e.g. Mesembryanthemaceae), as well as among taxa richly represented on both continents (Proteaceae, Ericaceae/Epacridaceae)I. n both regions different edaphic sites supported floristically distinct sclerophyllous shrublands. Levels of narrow endemism on the various substrata were similar on both continents, ranging from near zero on the relatively fertile calcareous sands to 30% on the highly infertile quartzites and siliceous sands. Relative to Australia, however, endemics on limestone were significantly over-represented in South Africa. On both continents more than 90% of endemics were edaphic specialists. There were differences for the two regions in the biological profiles of endemics. South African endemics were most likely to be low shrubs with soil-stored and ant-dispersed seed. Australian endemics were concentrated among low to medium height shrubs with either canopy-stored or soil-stored seed. Differential diversification of lineages with different ecological traits probably accounts for these different profiles. Nonetheless, the strong overall similarities in patterns of endemism on the two continents suggests similar speciation histories in phylogenetically distantly related floras.","author":[{"dropping-particle":"","family":"Cowling","given":"R. M.","non-dropping-particle":"","parse-names":false,"suffix":""},{"dropping-particle":"","family":"Witkowski","given":"E. T. F.","non-dropping-particle":"","parse-names":false,"suffix":""},{"dropping-particle":"V.","family":"Milewski","given":"A.","non-dropping-particle":"","parse-names":false,"suffix":""},{"dropping-particle":"","family":"Newbey","given":"K. R.","non-dropping-particle":"","parse-names":false,"suffix":""}],"container-title":"Journal of Biogeography","id":"ITEM-1","issue":"6","issued":{"date-parts":[["1994","11"]]},"page":"651","title":"Taxonomic, Edaphic and Biological Aspects of Narrow Plant Endemism on Matched Sites in Mediterranean South Africa and Australia","type":"article-journal","volume":"21"},"uris":["http://www.mendeley.com/documents/?uuid=449e9e3c-5bea-4362-9d39-2fdab3a0ea6b"]}],"mendeley":{"formattedCitation":"(R. M. Cowling, Witkowski, Milewski, &amp; Newbey, 1994)","plainTextFormattedCitation":"(R. M. Cowling, Witkowski, Milewski, &amp; Newbey, 1994)","previouslyFormattedCitation":"(R. M. Cowling, Witkowski, Milewski, &amp; Newbey, 1994)"},"properties":{"noteIndex":0},"schema":"https://github.com/citation-style-language/schema/raw/master/csl-citation.json"}</w:instrText>
      </w:r>
      <w:r w:rsidR="00017496">
        <w:fldChar w:fldCharType="separate"/>
      </w:r>
      <w:r w:rsidR="002D7223" w:rsidRPr="002D7223">
        <w:rPr>
          <w:noProof/>
        </w:rPr>
        <w:t>(R. M. Cowling, Witkowski, Milewski, &amp; Newbey, 1994)</w:t>
      </w:r>
      <w:r w:rsidR="00017496">
        <w:fldChar w:fldCharType="end"/>
      </w:r>
      <w:r>
        <w:t xml:space="preserve">, </w:t>
      </w:r>
      <w:r w:rsidR="00217AAC">
        <w:t>al</w:t>
      </w:r>
      <w:r>
        <w:t xml:space="preserve">though the presence of a significant </w:t>
      </w:r>
      <w:commentRangeStart w:id="3"/>
      <w:commentRangeStart w:id="4"/>
      <w:commentRangeStart w:id="5"/>
      <w:r>
        <w:t xml:space="preserve">tree </w:t>
      </w:r>
      <w:commentRangeEnd w:id="3"/>
      <w:r w:rsidR="00236CF0">
        <w:rPr>
          <w:rStyle w:val="CommentReference"/>
          <w:rFonts w:ascii="Times New Roman" w:hAnsiTheme="minorHAnsi"/>
        </w:rPr>
        <w:commentReference w:id="3"/>
      </w:r>
      <w:r>
        <w:t xml:space="preserve">component in the SWAFR underpins a striking difference in vegetation physiognomy </w:t>
      </w:r>
      <w:r w:rsidR="00E16405">
        <w:fldChar w:fldCharType="begin" w:fldLock="1"/>
      </w:r>
      <w:r w:rsidR="004E5115">
        <w:instrText>ADDIN CSL_CITATION {"citationItems":[{"id":"ITEM-1","itemData":{"DOI":"10.2307/2844553","ISSN":"03050270","abstract":"A detailed comparison is made of the height of vegetation under apparently similar climates in Australia and southern Africa. The Barrens on the south coast of Western Australia and the Caledon coast in South Africa receive only light falls of winter frontal rain, resulting in very similar mediterranean climates. Vegetation consisting of tall shrubs consequently occurs in both of these areas although formed of different floras. Elsewhere under a mediterranean and associated arid climate, tall trees grow in Australia where, on similar soils, only shrubs or low trees grow in southern Africa. However it is now realised that these parts of Australia are exposed to rain-storms made more intense by the warmth of the off-shore waters west and north-west of the continent. The mediterranean climate on the west coast receives intense winter rain absent from South Africa. In addition, occasional but extremely heavy rains originating off the north-west of Australia during late summer and autumn affect the arid area inland and north of the mediterranean climate which would otherwise have only very light winter rainfall and a vegetation of low shrubs. It is suggested that trees are widespread in dry environements in Australia because of unusually effective, deep wetting rainfall rather than the peculiar flora of the region.","author":[{"dropping-particle":"V.","family":"Milewski","given":"A.","non-dropping-particle":"","parse-names":false,"suffix":""}],"container-title":"Journal of Biogeography","id":"ITEM-1","issue":"2","issued":{"date-parts":[["1981","3"]]},"page":"107","title":"A comparison of vegetation height in relation to the effectiveness of rainfall in the mediterranean and adjacent arid parts of Australia and South Africa","type":"article-journal","volume":"8"},"uris":["http://www.mendeley.com/documents/?uuid=8b6f9076-1ace-4d92-aa06-bdd5869e41c7"]},{"id":"ITEM-2","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2","issue":"6","issued":{"date-parts":[["2000","11"]]},"page":"1257-1268","title":"Species richness and endemism in the Western Australian flora","type":"article-journal","volume":"27"},"uris":["http://www.mendeley.com/documents/?uuid=ac2168c1-04a9-4f8e-a292-6a6c13db388c"]}],"mendeley":{"formattedCitation":"(Beard, Chapman, &amp; Gioia, 2000; Milewski, 1981)","plainTextFormattedCitation":"(Beard, Chapman, &amp; Gioia, 2000; Milewski, 1981)","previouslyFormattedCitation":"(Beard, Chapman, &amp; Gioia, 2000; Milewski, 1981)"},"properties":{"noteIndex":0},"schema":"https://github.com/citation-style-language/schema/raw/master/csl-citation.json"}</w:instrText>
      </w:r>
      <w:r w:rsidR="00E16405">
        <w:fldChar w:fldCharType="separate"/>
      </w:r>
      <w:r w:rsidR="00E16405" w:rsidRPr="00E16405">
        <w:rPr>
          <w:noProof/>
        </w:rPr>
        <w:t>(Beard, Chapman, &amp; Gioia, 2000; Milewski, 1981)</w:t>
      </w:r>
      <w:r w:rsidR="00E16405">
        <w:fldChar w:fldCharType="end"/>
      </w:r>
      <w:r>
        <w:t xml:space="preserve">. </w:t>
      </w:r>
      <w:commentRangeEnd w:id="4"/>
      <w:r w:rsidR="00236CF0">
        <w:rPr>
          <w:rStyle w:val="CommentReference"/>
          <w:rFonts w:ascii="Times New Roman" w:hAnsiTheme="minorHAnsi"/>
        </w:rPr>
        <w:commentReference w:id="4"/>
      </w:r>
      <w:commentRangeEnd w:id="5"/>
      <w:r w:rsidR="00C6184E">
        <w:rPr>
          <w:rStyle w:val="CommentReference"/>
          <w:rFonts w:ascii="Times New Roman" w:hAnsiTheme="minorHAnsi"/>
        </w:rPr>
        <w:commentReference w:id="5"/>
      </w:r>
      <w:r>
        <w:t>Moreover, the long-term climatic and geological stability of the two regions ensures that the native floras of both reflect long histories of assembly, extending back to the Palaeocene and possibly even earlier (</w:t>
      </w:r>
      <w:r w:rsidRPr="004D5D8A">
        <w:rPr>
          <w:highlight w:val="yellow"/>
        </w:rPr>
        <w:t>refs</w:t>
      </w:r>
      <w:r>
        <w:t>), with evidence of a long history of transoceanic dispersal between the</w:t>
      </w:r>
      <w:r w:rsidR="00705608">
        <w:t>m</w:t>
      </w:r>
      <w:r>
        <w:t xml:space="preserve"> (</w:t>
      </w:r>
      <w:r w:rsidR="00705608" w:rsidRPr="000D5F0A">
        <w:rPr>
          <w:highlight w:val="green"/>
        </w:rPr>
        <w:t>Bergh &amp; Linder</w:t>
      </w:r>
      <w:r w:rsidR="000D5F0A">
        <w:rPr>
          <w:highlight w:val="green"/>
        </w:rPr>
        <w:t>,</w:t>
      </w:r>
      <w:r w:rsidR="00705608" w:rsidRPr="000D5F0A">
        <w:rPr>
          <w:highlight w:val="green"/>
        </w:rPr>
        <w:t xml:space="preserve"> 2009</w:t>
      </w:r>
      <w:r>
        <w:t>). In this context, it is unsurprising that the two floras show strong taxonomic affinities and that both are species-rich with high levels of regional endemism (</w:t>
      </w:r>
      <w:r w:rsidRPr="00F20A95">
        <w:rPr>
          <w:highlight w:val="yellow"/>
        </w:rPr>
        <w:t>refs</w:t>
      </w:r>
      <w:r>
        <w:t>).</w:t>
      </w:r>
    </w:p>
    <w:p w14:paraId="33297E6E" w14:textId="5F64B3ED" w:rsidR="00D04776" w:rsidRPr="002C20EB" w:rsidRDefault="00D04776" w:rsidP="002C20EB">
      <w:pPr>
        <w:pStyle w:val="BodyText"/>
        <w:rPr>
          <w:lang w:val="en-ZA"/>
        </w:rPr>
      </w:pPr>
      <w:r>
        <w:lastRenderedPageBreak/>
        <w:t>Notwithstanding 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411C29">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Pr="005A1AF0">
        <w:rPr>
          <w:highlight w:val="green"/>
        </w:rPr>
        <w:t>Snijman</w:t>
      </w:r>
      <w:r w:rsidR="00B847F4" w:rsidRPr="005A1AF0">
        <w:rPr>
          <w:highlight w:val="green"/>
        </w:rPr>
        <w:t>,</w:t>
      </w:r>
      <w:r w:rsidRPr="005A1AF0">
        <w:rPr>
          <w:highlight w:val="green"/>
        </w:rPr>
        <w:t xml:space="preserve"> 2013</w:t>
      </w:r>
      <w:r>
        <w:t xml:space="preserve">). </w:t>
      </w:r>
      <w:r w:rsidR="00872425">
        <w:t xml:space="preserve">Although on-going identification of new species </w:t>
      </w:r>
      <w:r w:rsidR="000D32D5">
        <w:t xml:space="preserve">may change these statistics (e.g. </w:t>
      </w:r>
      <w:r w:rsidR="004E5115">
        <w:fldChar w:fldCharType="begin" w:fldLock="1"/>
      </w:r>
      <w:r w:rsidR="00CC44C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4E5115">
        <w:fldChar w:fldCharType="separate"/>
      </w:r>
      <w:r w:rsidR="004E5115" w:rsidRPr="004E5115">
        <w:rPr>
          <w:noProof/>
        </w:rPr>
        <w:t>Gioia &amp; Hopper, 2017</w:t>
      </w:r>
      <w:r w:rsidR="004E5115">
        <w:fldChar w:fldCharType="end"/>
      </w:r>
      <w:r w:rsidR="000D32D5">
        <w:t>),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Pr="00E14302">
        <w:rPr>
          <w:highlight w:val="green"/>
        </w:rPr>
        <w:t>Goldblatt</w:t>
      </w:r>
      <w:r w:rsidR="00B847F4" w:rsidRPr="00E14302">
        <w:rPr>
          <w:highlight w:val="green"/>
        </w:rPr>
        <w:t>,</w:t>
      </w:r>
      <w:r w:rsidRPr="00E14302">
        <w:rPr>
          <w:highlight w:val="green"/>
        </w:rPr>
        <w:t xml:space="preserve"> 1978</w:t>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r w:rsidR="00E561E1">
        <w:rPr>
          <w:lang w:val="en-ZA"/>
        </w:rPr>
        <w:t>m</w:t>
      </w:r>
      <w:r w:rsidR="00E561E1" w:rsidRPr="00E87C83">
        <w:rPr>
          <w:lang w:val="en-ZA"/>
        </w:rPr>
        <w:t>editerranean-climate regions</w:t>
      </w:r>
      <w:r w:rsidR="00E561E1">
        <w:t xml:space="preserve">, </w:t>
      </w:r>
      <w:r w:rsidR="00E561E1">
        <w:rPr>
          <w:lang w:val="en-ZA"/>
        </w:rPr>
        <w:t xml:space="preserve">the </w:t>
      </w:r>
      <w:r w:rsidR="003B49FB">
        <w:rPr>
          <w:lang w:val="en-ZA"/>
        </w:rPr>
        <w:t>CFR 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E561E1" w:rsidRPr="002C20EB">
        <w:rPr>
          <w:highlight w:val="green"/>
          <w:lang w:val="en-ZA"/>
        </w:rPr>
        <w:t>Bradshaw &amp; Cowling, 2014</w:t>
      </w:r>
      <w:r w:rsidR="00E561E1" w:rsidRPr="00E87C83">
        <w:rPr>
          <w:lang w:val="en-ZA"/>
        </w:rPr>
        <w:t>).</w:t>
      </w:r>
      <w:r w:rsidR="00E561E1">
        <w:rPr>
          <w:lang w:val="en-ZA"/>
        </w:rPr>
        <w:t xml:space="preserve"> </w:t>
      </w:r>
      <w:r w:rsidR="003B49FB">
        <w:rPr>
          <w:lang w:val="en-ZA"/>
        </w:rPr>
        <w:t xml:space="preserve">Critically, </w:t>
      </w:r>
      <w:r w:rsidR="00455694">
        <w:t>si</w:t>
      </w:r>
      <w:r>
        <w:t>nce the strong relief of the GCFR underlies steep climat</w:t>
      </w:r>
      <w:r w:rsidR="001541B2">
        <w:t>ic and edaphic gradients (</w:t>
      </w:r>
      <w:r w:rsidR="001541B2" w:rsidRPr="00B847F4">
        <w:rPr>
          <w:highlight w:val="yellow"/>
        </w:rPr>
        <w:t>refs</w:t>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is a consequence of differences in the physical heterogeneity of these regions. Focusing on the quarter-degree square (QDS)</w:t>
      </w:r>
      <w:r w:rsidR="009A576E">
        <w:t xml:space="preserve">, </w:t>
      </w:r>
      <w:r>
        <w:t xml:space="preserve">half-degree square (HDS) </w:t>
      </w:r>
      <w:r w:rsidR="009A576E">
        <w:t xml:space="preserve">and degree square (DS) </w:t>
      </w:r>
      <w:r>
        <w:t>scales</w:t>
      </w:r>
      <w:r w:rsidR="000F59F5">
        <w:t xml:space="preserve"> (sensu </w:t>
      </w:r>
      <w:r w:rsidR="005B6901">
        <w:fldChar w:fldCharType="begin" w:fldLock="1"/>
      </w:r>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6" w:name="comparing-regions-environmental-heteroge"/>
      <w:r>
        <w:t>2.1</w:t>
      </w:r>
      <w:r w:rsidR="00F31AF3">
        <w:t>:</w:t>
      </w:r>
      <w:r>
        <w:t xml:space="preserve"> </w:t>
      </w:r>
      <w:r w:rsidR="00D04776">
        <w:t>Comparing species richness</w:t>
      </w:r>
    </w:p>
    <w:p w14:paraId="52348C6B" w14:textId="2BA39467" w:rsidR="006A239A" w:rsidRPr="00D52E5F" w:rsidRDefault="00D04776" w:rsidP="00FE0731">
      <w:pPr>
        <w:pStyle w:val="FirstParagraph"/>
        <w:rPr>
          <w:rFonts w:cstheme="majorBidi"/>
        </w:rPr>
      </w:pPr>
      <w:r>
        <w:t xml:space="preserve">To compare </w:t>
      </w:r>
      <w:r w:rsidR="001C5D8A">
        <w:t xml:space="preserve">vascular plant </w:t>
      </w:r>
      <w:r>
        <w:t xml:space="preserve">species richness </w:t>
      </w:r>
      <w:r w:rsidR="001C5D8A">
        <w:t xml:space="preserve">between the </w:t>
      </w:r>
      <w:r w:rsidR="00996B78">
        <w:t>GCFR and SWAFR</w:t>
      </w:r>
      <w:r>
        <w:t xml:space="preserve">, geospatially-explicit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w:t>
      </w:r>
      <w:r w:rsidR="0087028D">
        <w:t>S</w:t>
      </w:r>
      <w:r w:rsidRPr="0087028D">
        <w:rPr>
          <w:highlight w:val="red"/>
        </w:rPr>
        <w:t>1</w:t>
      </w:r>
      <w:r>
        <w:t xml:space="preserve">).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r w:rsidR="006F0BA2">
        <w:t>M</w:t>
      </w:r>
      <w:r w:rsidR="001C5D8A">
        <w:t xml:space="preserve">allee, and Coolgardie </w:t>
      </w:r>
      <w:r w:rsidR="006F0BA2">
        <w:t>W</w:t>
      </w:r>
      <w:r w:rsidR="001C5D8A">
        <w:t>oodlands (</w:t>
      </w:r>
      <w:r w:rsidR="001C5D8A" w:rsidRPr="00C036E3">
        <w:rPr>
          <w:highlight w:val="green"/>
        </w:rPr>
        <w:t>Olson et al.</w:t>
      </w:r>
      <w:r w:rsidR="00B847F4" w:rsidRPr="00C036E3">
        <w:rPr>
          <w:highlight w:val="green"/>
        </w:rPr>
        <w:t>,</w:t>
      </w:r>
      <w:r w:rsidR="001C5D8A" w:rsidRPr="00C036E3">
        <w:rPr>
          <w:highlight w:val="green"/>
        </w:rPr>
        <w:t xml:space="preserve"> 2001</w:t>
      </w:r>
      <w:r w:rsidR="001C5D8A">
        <w:t>) in order to match the current deli</w:t>
      </w:r>
      <w:r w:rsidR="006F0BA2">
        <w:t>mitation of the</w:t>
      </w:r>
      <w:r w:rsidR="001C5D8A">
        <w:t xml:space="preserve"> SWAFR </w:t>
      </w:r>
      <w:r w:rsidR="00184015">
        <w:fldChar w:fldCharType="begin" w:fldLock="1"/>
      </w:r>
      <w:r w:rsidR="006774CD">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a)","plainTextFormattedCitation":"(Gioia &amp; Hopper, 2017; Hopper &amp; Gioia, 2004a)","previouslyFormattedCitation":"(Gioia &amp; Hopper, 2017; Hopper &amp; Gioia, 2004a)"},"properties":{"noteIndex":0},"schema":"https://github.com/citation-style-language/schema/raw/master/csl-citation.json"}</w:instrText>
      </w:r>
      <w:r w:rsidR="00184015">
        <w:fldChar w:fldCharType="separate"/>
      </w:r>
      <w:r w:rsidR="00E74506" w:rsidRPr="00E74506">
        <w:rPr>
          <w:noProof/>
        </w:rPr>
        <w:t>(Gioia &amp; Hopper, 2017; Hopper &amp; Gioia, 2004a)</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 xml:space="preserve">the “taxiz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in R (</w:t>
      </w:r>
      <w:r w:rsidR="003E3635" w:rsidRPr="00E87AB4">
        <w:rPr>
          <w:highlight w:val="yellow"/>
        </w:rPr>
        <w:t>ref</w:t>
      </w:r>
      <w:r w:rsidR="003E3635">
        <w:t>)</w:t>
      </w:r>
      <w:r w:rsidR="003E3635" w:rsidRPr="00166053">
        <w:t xml:space="preserve"> </w:t>
      </w:r>
      <w:r w:rsidR="00CE21A6">
        <w:t>(</w:t>
      </w:r>
      <w:r w:rsidR="00F625C0" w:rsidRPr="00F625C0">
        <w:t xml:space="preserve">see </w:t>
      </w:r>
      <w:r w:rsidR="00CE21A6" w:rsidRPr="00F625C0">
        <w:t>S</w:t>
      </w:r>
      <w:r w:rsidR="00F625C0" w:rsidRPr="00F625C0">
        <w:t xml:space="preserve">upporting </w:t>
      </w:r>
      <w:r w:rsidR="00CE21A6" w:rsidRPr="00F625C0">
        <w:t>I</w:t>
      </w:r>
      <w:r w:rsidR="00F625C0" w:rsidRPr="00F625C0">
        <w:t>nformation</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hen applied to the South African flora</w:t>
      </w:r>
      <w:r w:rsidR="004B5BA7">
        <w:t xml:space="preserve"> (</w:t>
      </w:r>
      <w:r w:rsidR="00CB7719">
        <w:fldChar w:fldCharType="begin" w:fldLock="1"/>
      </w:r>
      <w:r w:rsidR="00A6789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r>
        <w:t xml:space="preserve">Th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DE66AC">
        <w:t>8,578</w:t>
      </w:r>
      <w:r>
        <w:t xml:space="preserve"> and </w:t>
      </w:r>
      <w:r w:rsidR="00DE66AC">
        <w:t>6,558</w:t>
      </w:r>
      <w:r>
        <w:t>.</w:t>
      </w:r>
      <w:r w:rsidR="00841086">
        <w:t xml:space="preserve"> Note, we excluded occurrence data (and indeed environmental data, below) originating from coastal pixels at the 0.05</w:t>
      </w:r>
      <w:r w:rsidR="00841086">
        <w:rPr>
          <w:rFonts w:cstheme="majorBidi"/>
        </w:rPr>
        <w:t>° resolution</w:t>
      </w:r>
      <w:r w:rsidR="00D52E5F">
        <w:rPr>
          <w:rFonts w:cstheme="majorBidi"/>
        </w:rPr>
        <w:t>. This excluded any relationships exhibited in coastal/dunal vegetation from our analyses</w:t>
      </w:r>
      <w:r w:rsidR="006B6D5E">
        <w:rPr>
          <w:rFonts w:cstheme="majorBidi"/>
        </w:rPr>
        <w:t xml:space="preserve"> [</w:t>
      </w:r>
      <w:r w:rsidR="006B6D5E" w:rsidRPr="006B6D5E">
        <w:rPr>
          <w:rFonts w:cstheme="majorBidi"/>
          <w:highlight w:val="yellow"/>
        </w:rPr>
        <w:t>…</w:t>
      </w:r>
      <w:r w:rsidR="006B6D5E">
        <w:rPr>
          <w:rFonts w:cstheme="majorBidi"/>
        </w:rPr>
        <w:t>]</w:t>
      </w:r>
      <w:r w:rsidR="00841086">
        <w:rPr>
          <w:rFonts w:cstheme="majorBidi"/>
        </w:rPr>
        <w:t>.</w:t>
      </w:r>
    </w:p>
    <w:p w14:paraId="26664BCB" w14:textId="6BC681F2" w:rsidR="00FE0731" w:rsidRDefault="000F59F5" w:rsidP="00FE0731">
      <w:pPr>
        <w:pStyle w:val="FirstParagraph"/>
      </w:pPr>
      <w:r>
        <w:lastRenderedPageBreak/>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t>consisting of all four sub-</w:t>
      </w:r>
      <w:r w:rsidR="00E42645">
        <w:t xml:space="preserve">squares </w:t>
      </w:r>
      <w:r w:rsidR="00E604FC">
        <w:t xml:space="preserve">(e.g. four QDS in an HDS). </w:t>
      </w:r>
      <w:r>
        <w:t xml:space="preserve">In addition, </w:t>
      </w:r>
      <w:r w:rsidR="003562E3">
        <w:t>following Whittaker’s (</w:t>
      </w:r>
      <w:r w:rsidR="00C77A61" w:rsidRPr="00047D3A">
        <w:rPr>
          <w:highlight w:val="yellow"/>
        </w:rPr>
        <w:t>ref</w:t>
      </w:r>
      <w:r w:rsidR="003562E3">
        <w:t xml:space="preserve">) original additive decomposition of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191A9F0A" w:rsidR="00FE0731" w:rsidRPr="00FE0731" w:rsidRDefault="00E16405"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oMath>
      </m:oMathPara>
    </w:p>
    <w:p w14:paraId="5E14789F" w14:textId="3787E63B" w:rsidR="00FE0731" w:rsidRPr="00FE0731" w:rsidRDefault="00E16405"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37B20A1A"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p>
    <w:p w14:paraId="2FF2F365" w14:textId="0C8205FE" w:rsidR="00DD2348" w:rsidRDefault="00970650" w:rsidP="008A4E97">
      <w:pPr>
        <w:pStyle w:val="Heading2"/>
        <w:spacing w:line="240" w:lineRule="auto"/>
      </w:pPr>
      <w:r>
        <w:t>2.2</w:t>
      </w:r>
      <w:r w:rsidR="00305C02">
        <w:t>:</w:t>
      </w:r>
      <w:r>
        <w:t xml:space="preserve"> </w:t>
      </w:r>
      <w:r w:rsidR="005F0FFB">
        <w:t>Comparing environmental heterogeneity</w:t>
      </w:r>
      <w:bookmarkEnd w:id="6"/>
    </w:p>
    <w:p w14:paraId="16702F9A" w14:textId="4E77BF4A"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Table S</w:t>
      </w:r>
      <w:r w:rsidR="00E37201" w:rsidRPr="0087028D">
        <w:rPr>
          <w:highlight w:val="red"/>
        </w:rPr>
        <w:t>1</w:t>
      </w:r>
      <w:r w:rsidR="00E37201">
        <w:t xml:space="preserve">) </w:t>
      </w:r>
      <w:r w:rsidR="005F0FFB">
        <w:t>in the form of raster layers</w:t>
      </w:r>
      <w:r w:rsidR="00E37201">
        <w:t xml:space="preserve"> </w:t>
      </w:r>
      <w:r w:rsidR="00086052">
        <w:t xml:space="preserve">to </w:t>
      </w:r>
      <w:r w:rsidR="007612C7">
        <w:t>represent</w:t>
      </w:r>
      <w:r w:rsidR="00E25251">
        <w:t xml:space="preserve"> topographic (elevation), climatic (surface T, MAP, PDQ), edaphic (clay content, soil C, pH, CEC) and vegetational </w:t>
      </w:r>
      <w:r w:rsidR="00086052">
        <w:t xml:space="preserve">(NDVI) </w:t>
      </w:r>
      <w:r w:rsidR="00E25251">
        <w:t xml:space="preserve">gradients. </w:t>
      </w:r>
      <w:r w:rsidR="00086052">
        <w:t xml:space="preserve">As far as possible, these variables were selected to represent environmental axes which are </w:t>
      </w:r>
      <w:r w:rsidR="00086052" w:rsidRPr="00793AD5">
        <w:t>considered regionally important</w:t>
      </w:r>
      <w:r w:rsidR="004066C3" w:rsidRPr="00793AD5">
        <w:t xml:space="preserve"> and </w:t>
      </w:r>
      <w:r w:rsidR="0062793F" w:rsidRPr="00793AD5">
        <w:t>i</w:t>
      </w:r>
      <w:r w:rsidR="004066C3" w:rsidRPr="00793AD5">
        <w:t>ndependent</w:t>
      </w:r>
      <w:r w:rsidR="00780F37">
        <w:t xml:space="preserve"> (see Figure S</w:t>
      </w:r>
      <w:r w:rsidR="00780F37" w:rsidRPr="0087028D">
        <w:rPr>
          <w:highlight w:val="red"/>
        </w:rPr>
        <w:t>1</w:t>
      </w:r>
      <w:r w:rsidR="00780F37">
        <w:t>–</w:t>
      </w:r>
      <w:r w:rsidR="00780F37" w:rsidRPr="0087028D">
        <w:rPr>
          <w:highlight w:val="red"/>
        </w:rPr>
        <w:t>3</w:t>
      </w:r>
      <w:r w:rsidR="00780F37">
        <w: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r w:rsidR="003B10FC">
        <w:t>mediterranean-type climates (</w:t>
      </w:r>
      <w:r w:rsidR="003B10FC" w:rsidRPr="00E0149B">
        <w:rPr>
          <w:highlight w:val="yellow"/>
        </w:rPr>
        <w:t>ref</w:t>
      </w:r>
      <w:r w:rsidR="003B10FC">
        <w:t>). Variable selection was, however, constrained by the availability of suitable raster-layers. Thus, although soil [P] is probably an important determinant of plant distribution in both the GCFR and SWAFR (</w:t>
      </w:r>
      <w:r w:rsidR="003B10FC" w:rsidRPr="00E0149B">
        <w:rPr>
          <w:highlight w:val="yellow"/>
        </w:rPr>
        <w:t>refs</w:t>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rgdal” package</w:t>
      </w:r>
      <w:r w:rsidR="003F1CDD">
        <w:t xml:space="preserve"> </w:t>
      </w:r>
      <w:r w:rsidR="00713882">
        <w:fldChar w:fldCharType="begin" w:fldLock="1"/>
      </w:r>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Bivand, Keitt, &amp; Rowlingson,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73CD5DDE"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E7429C" w:rsidRPr="0001739B">
        <w:t>using the “</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w:t>
      </w:r>
      <w:r w:rsidR="00D76A9A" w:rsidRPr="0087028D">
        <w:rPr>
          <w:highlight w:val="red"/>
        </w:rPr>
        <w:t>4</w:t>
      </w:r>
      <w:r w:rsidR="00D76A9A">
        <w:t>)</w:t>
      </w:r>
      <w:r w:rsidR="005F0FFB">
        <w:t>.</w:t>
      </w:r>
    </w:p>
    <w:p w14:paraId="043425BC" w14:textId="2EA7E361" w:rsidR="007E72DA" w:rsidRPr="00DE7007" w:rsidRDefault="00BE3A41" w:rsidP="00BE3A41">
      <w:pPr>
        <w:pStyle w:val="BodyText"/>
      </w:pPr>
      <w:r w:rsidRPr="000519A1">
        <w:lastRenderedPageBreak/>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the major axis of heterogeneity between the two regions</w:t>
      </w:r>
      <w:r w:rsidR="000519A1" w:rsidRPr="000519A1">
        <w:t xml:space="preserve">, we employed common language effect sizes </w:t>
      </w:r>
      <w:r w:rsidR="000519A1">
        <w:t>(</w:t>
      </w:r>
      <w:r w:rsidR="000519A1">
        <w:rPr>
          <w:i/>
        </w:rPr>
        <w:t>CLES</w:t>
      </w:r>
      <w:r w:rsidR="000519A1" w:rsidRPr="000519A1">
        <w:t>)</w:t>
      </w:r>
      <w:r w:rsidR="000519A1">
        <w:t xml:space="preserve"> using the R package “canprot” (</w:t>
      </w:r>
      <w:r w:rsidR="000519A1" w:rsidRPr="000519A1">
        <w:rPr>
          <w:highlight w:val="yellow"/>
        </w:rPr>
        <w:t>ref</w:t>
      </w:r>
      <w:r w:rsidR="000519A1">
        <w:t>)</w:t>
      </w:r>
      <w:r w:rsidR="007E72DA" w:rsidRPr="000519A1">
        <w:t>.</w:t>
      </w:r>
      <w:r w:rsidR="000519A1">
        <w:t xml:space="preserve"> </w:t>
      </w:r>
      <w:r w:rsidR="0032532C">
        <w:t xml:space="preserve">The </w:t>
      </w:r>
      <w:r w:rsidR="000519A1">
        <w:rPr>
          <w:i/>
        </w:rPr>
        <w:t>CLES</w:t>
      </w:r>
      <w:r w:rsidR="000519A1">
        <w:t xml:space="preserve"> describe</w:t>
      </w:r>
      <w:r w:rsidR="0032532C">
        <w:t>s</w:t>
      </w:r>
      <w:r w:rsidR="000519A1">
        <w:t xml:space="preserve"> the proportion of pairwise comparisons </w:t>
      </w:r>
      <w:r w:rsidR="00F1656B">
        <w:t xml:space="preserve">of a variable </w:t>
      </w:r>
      <w:r w:rsidR="000519A1">
        <w:t xml:space="preserve">between two categories </w:t>
      </w:r>
      <w:r w:rsidR="00F53D6B">
        <w:t xml:space="preserve">in which </w:t>
      </w:r>
      <w:r w:rsidR="00F1656B">
        <w:t>the value in on</w:t>
      </w:r>
      <w:r w:rsidR="000519A1">
        <w:t xml:space="preserve">e category </w:t>
      </w:r>
      <w:r w:rsidR="00104ADF">
        <w:t>exceed</w:t>
      </w:r>
      <w:r w:rsidR="00F1656B">
        <w:t>s</w:t>
      </w:r>
      <w:r w:rsidR="000519A1">
        <w:t xml:space="preserve"> th</w:t>
      </w:r>
      <w:r w:rsidR="00F1656B">
        <w:t>at in the other</w:t>
      </w:r>
      <w:r w:rsidR="000519A1">
        <w:t>.</w:t>
      </w:r>
      <w:r w:rsidR="0032532C">
        <w:t xml:space="preserve"> </w:t>
      </w:r>
      <w:r w:rsidR="00312AA7">
        <w:t>Additionally</w:t>
      </w:r>
      <w:r w:rsidR="005C752F">
        <w:t xml:space="preserve">, we tested for differences in </w:t>
      </w:r>
      <w:r w:rsidR="00F1656B">
        <w:t xml:space="preserve">regional </w:t>
      </w:r>
      <w:r w:rsidR="005C752F">
        <w:t xml:space="preserve">heterogeneity values using two-sided Mann-Whitney </w:t>
      </w:r>
      <w:r w:rsidR="005C752F">
        <w:rPr>
          <w:i/>
        </w:rPr>
        <w:t>U</w:t>
      </w:r>
      <w:r w:rsidR="005C752F" w:rsidRPr="005C752F">
        <w:t>-</w:t>
      </w:r>
      <w:r w:rsidR="005C752F">
        <w:t>tests (</w:t>
      </w:r>
      <w:r w:rsidR="005C752F" w:rsidRPr="005C752F">
        <w:rPr>
          <w:highlight w:val="yellow"/>
        </w:rPr>
        <w:t>ref</w:t>
      </w:r>
      <w:r w:rsidR="005C752F">
        <w:t>)</w:t>
      </w:r>
      <w:r w:rsidR="0061190A">
        <w:t xml:space="preserve"> </w:t>
      </w:r>
      <w:r w:rsidR="00F1656B">
        <w:t xml:space="preserve">as implemented </w:t>
      </w:r>
      <w:r w:rsidR="0061190A">
        <w:t>in R</w:t>
      </w:r>
      <w:r w:rsidR="005C752F">
        <w:t>.</w:t>
      </w:r>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7" w:name="environmental-heterogeneity-as-an-explan"/>
      <w:r>
        <w:t>2.3</w:t>
      </w:r>
      <w:r w:rsidR="0009179A">
        <w:t>:</w:t>
      </w:r>
      <w:r>
        <w:t xml:space="preserve"> </w:t>
      </w:r>
      <w:r w:rsidR="005F0FFB">
        <w:t>Environmental heterogeneity as an explanation of species richness</w:t>
      </w:r>
      <w:bookmarkEnd w:id="7"/>
    </w:p>
    <w:p w14:paraId="23BA1837" w14:textId="6F1F13DB" w:rsidR="002F092D" w:rsidRDefault="001E723F" w:rsidP="00DF0226">
      <w:pPr>
        <w:pStyle w:val="FirstParagraph"/>
        <w:rPr>
          <w:rFonts w:eastAsiaTheme="minorEastAsia"/>
        </w:rPr>
      </w:pPr>
      <w:r>
        <w:t>W</w:t>
      </w:r>
      <w:r w:rsidR="00FE3E67">
        <w:t>e used linear</w:t>
      </w:r>
      <w:r w:rsidR="00FE4E23">
        <w:t xml:space="preserve"> </w:t>
      </w:r>
      <w:r w:rsidR="00FE3E67">
        <w:t>models</w:t>
      </w:r>
      <w:r w:rsidR="00CD7A9B">
        <w:t xml:space="preserve"> </w:t>
      </w:r>
      <w:r w:rsidR="00FE3E67">
        <w:t xml:space="preserve">to assess </w:t>
      </w:r>
      <w:r w:rsidR="005F0FFB">
        <w:t xml:space="preserve">the explanatory power of </w:t>
      </w:r>
      <w:r w:rsidR="007948F4">
        <w:t>heterogeneity</w:t>
      </w:r>
      <w:r w:rsidR="005F0FFB">
        <w:t xml:space="preserve"> </w:t>
      </w:r>
      <w:r w:rsidR="00793F46">
        <w:t xml:space="preserve">in the nine selected </w:t>
      </w:r>
      <w:r w:rsidR="00352C55">
        <w:t xml:space="preserve">environmental </w:t>
      </w:r>
      <w:r w:rsidR="00793F46">
        <w:t>variables, and the major heterogeneity axis represented by PC1</w:t>
      </w:r>
      <w:r w:rsidR="00352C55">
        <w:t>,</w:t>
      </w:r>
      <w:r w:rsidR="00793F46">
        <w:t xml:space="preserve"> </w:t>
      </w:r>
      <w:r w:rsidR="00FE3E67">
        <w:t>as determinant</w:t>
      </w:r>
      <w:r w:rsidR="00963268">
        <w:t>s</w:t>
      </w:r>
      <w:r w:rsidR="00FE3E67">
        <w:t xml:space="preserve"> of</w:t>
      </w:r>
      <w:r w:rsidR="005F0FFB">
        <w:t xml:space="preserve"> species richness</w:t>
      </w:r>
      <w:r w:rsidR="00FE3E67">
        <w:t xml:space="preserve"> </w:t>
      </w:r>
      <w:r w:rsidR="00793F46">
        <w:t>across the two regions</w:t>
      </w:r>
      <w:r w:rsidR="00A13B07">
        <w:t>.</w:t>
      </w:r>
    </w:p>
    <w:p w14:paraId="738597DF" w14:textId="30FEB7AD"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 xml:space="preserve">; </w:t>
      </w:r>
      <w:r w:rsidR="00042E25" w:rsidRPr="00042E25">
        <w:rPr>
          <w:rFonts w:eastAsiaTheme="minorEastAsia"/>
          <w:highlight w:val="yellow"/>
        </w:rPr>
        <w:t>ref</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 (</w:t>
      </w:r>
      <w:r w:rsidR="00472BBD" w:rsidRPr="00472BBD">
        <w:rPr>
          <w:highlight w:val="yellow"/>
        </w:rPr>
        <w:t>ref</w:t>
      </w:r>
      <w:r w:rsidR="00472BBD">
        <w:t>).</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region</w:t>
      </w:r>
      <w:r w:rsidR="00A13B07">
        <w:rPr>
          <w:rFonts w:eastAsiaTheme="minorEastAsia"/>
        </w:rPr>
        <w:t>-dependent</w:t>
      </w:r>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02774DA9"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mode</w:t>
      </w:r>
      <w:r w:rsidR="00F61C02">
        <w:t>l</w:t>
      </w:r>
      <w:r w:rsidR="005E220D">
        <w:t>s</w:t>
      </w:r>
      <w:r w:rsidR="00F61C02">
        <w:t xml:space="preserve"> were s</w:t>
      </w:r>
      <w:r w:rsidR="005E220D">
        <w:t>implifi</w:t>
      </w:r>
      <w:r w:rsidR="00F61C02">
        <w:t>ed</w:t>
      </w:r>
      <w:r w:rsidR="005E220D">
        <w:t xml:space="preserve"> using </w:t>
      </w:r>
      <w:r w:rsidR="0059394E" w:rsidRPr="0059394E">
        <w:t>reverse stepwise model selection</w:t>
      </w:r>
      <w:r w:rsidR="00520D38">
        <w:t xml:space="preserve"> (</w:t>
      </w:r>
      <w:r w:rsidR="00520D38" w:rsidRPr="00520D38">
        <w:rPr>
          <w:highlight w:val="yellow"/>
        </w:rPr>
        <w:t>ref</w:t>
      </w:r>
      <w:r w:rsidR="00520D38">
        <w:t>)</w:t>
      </w:r>
      <w:r w:rsidR="0059394E" w:rsidRPr="0059394E">
        <w:t xml:space="preserve">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0B2D0F38"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and </w:t>
      </w:r>
      <w:r w:rsidR="00887059">
        <w:t xml:space="preserve">the </w:t>
      </w:r>
      <w:r w:rsidR="00DC385A">
        <w:t>multiple regression models</w:t>
      </w:r>
      <w:r w:rsidR="00887059">
        <w:t>, at all three spatial scales,</w:t>
      </w:r>
      <w:r w:rsidR="00DC385A">
        <w:t xml:space="preserve"> </w:t>
      </w:r>
      <w:r w:rsidR="00887059">
        <w:t xml:space="preserve">to identify outlier points. For this </w:t>
      </w:r>
      <w:r w:rsidR="00E26DDB">
        <w:t>purpose,</w:t>
      </w:r>
      <w:r w:rsidR="00887059">
        <w:t xml:space="preserve"> outliers </w:t>
      </w:r>
      <w:r w:rsidR="003D2B4F">
        <w:t xml:space="preserve">were defined as any </w:t>
      </w:r>
      <w:r w:rsidR="00887059">
        <w:t xml:space="preserve">points </w:t>
      </w:r>
      <w:r w:rsidR="0072431B">
        <w:t>with residual species richness</w:t>
      </w:r>
      <w:r w:rsidR="00887059">
        <w:t xml:space="preserve"> more than two standard deviations from the mean</w:t>
      </w:r>
      <w:r w:rsidR="006D6946">
        <w:t xml:space="preserve"> predicted species richness at a given level of environmental heterogeneity (in both the PC1-based and multiple regression models)</w:t>
      </w:r>
      <w:r w:rsidR="00887059">
        <w:t xml:space="preserve">. We also used </w:t>
      </w:r>
      <w:r w:rsidR="00887059" w:rsidRPr="00C47FAF">
        <w:rPr>
          <w:i/>
        </w:rPr>
        <w:t>F</w:t>
      </w:r>
      <w:r w:rsidR="00887059">
        <w:t>-test</w:t>
      </w:r>
      <w:r w:rsidR="00552D77">
        <w:t>s</w:t>
      </w:r>
      <w:r w:rsidR="00887059">
        <w:t xml:space="preserve">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r w:rsidR="00265947">
        <w:t>to assess</w:t>
      </w:r>
      <w:r w:rsidR="003D2B4F">
        <w:t xml:space="preserve"> </w:t>
      </w:r>
      <w:r w:rsidR="003D2B4F">
        <w:lastRenderedPageBreak/>
        <w:t xml:space="preserve">whether the exceptional richness of hotspots is best explained by factors other than environmental heterogeneity, </w:t>
      </w:r>
      <w:r w:rsidR="00844FEA">
        <w:t xml:space="preserve">and to assess the sensitivity of results to these hotspots, </w:t>
      </w:r>
      <w:r w:rsidR="003D2B4F">
        <w:t>we repeated the ANCOVA and multiple regression analyses with hotspots omitted, and compared the coefficients of determination.</w:t>
      </w:r>
    </w:p>
    <w:p w14:paraId="5B8B0085" w14:textId="716A78D0" w:rsidR="00D04776" w:rsidRDefault="00DD7307" w:rsidP="008A4E97">
      <w:pPr>
        <w:pStyle w:val="Heading1"/>
        <w:spacing w:line="240" w:lineRule="auto"/>
      </w:pPr>
      <w:bookmarkStart w:id="8" w:name="results"/>
      <w:r>
        <w:t>3</w:t>
      </w:r>
      <w:r w:rsidR="00E4661A">
        <w:t>:</w:t>
      </w:r>
      <w:r>
        <w:t xml:space="preserve"> </w:t>
      </w:r>
      <w:r w:rsidR="00D04776">
        <w:t>Results</w:t>
      </w:r>
      <w:bookmarkEnd w:id="8"/>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7F16970D" w:rsidR="002C32D6" w:rsidRPr="00604263" w:rsidRDefault="002C32D6" w:rsidP="002C32D6">
      <w:pPr>
        <w:pStyle w:val="FirstParagraph"/>
        <w:rPr>
          <w:i/>
        </w:rPr>
      </w:pPr>
      <w:r>
        <w:t xml:space="preserve">Vascular plant species richness varies spatially in both the GCFR and SWAFR, with both regions possessing a hotspot of exceptional richness (the Kogelberg Centre in the GCFR; Greater Perth in the SWAFR) and declining species richness towards its interior margin (Figure </w:t>
      </w:r>
      <w:r w:rsidRPr="00FB4658">
        <w:rPr>
          <w:highlight w:val="red"/>
        </w:rPr>
        <w:t>5</w:t>
      </w:r>
      <w:r>
        <w:t xml:space="preserve">a,b). </w:t>
      </w:r>
      <w:commentRangeStart w:id="9"/>
      <w:r w:rsidRPr="00B332AF">
        <w:t>Comparison</w:t>
      </w:r>
      <w:r>
        <w:t>s</w:t>
      </w:r>
      <w:r w:rsidRPr="00B332AF">
        <w:t xml:space="preserve"> of species richness</w:t>
      </w:r>
      <w:r>
        <w:t xml:space="preserve"> between the regions</w:t>
      </w:r>
      <w:r w:rsidRPr="00B332AF">
        <w:t xml:space="preserve"> </w:t>
      </w:r>
      <w:r>
        <w:t>using two-sided Mann</w:t>
      </w:r>
      <w:r w:rsidRPr="000E5000">
        <w:t xml:space="preserve">-Whitney </w:t>
      </w:r>
      <w:r w:rsidRPr="000E5000">
        <w:rPr>
          <w:i/>
        </w:rPr>
        <w:t>U</w:t>
      </w:r>
      <w:r>
        <w:t xml:space="preserve"> </w:t>
      </w:r>
      <w:r w:rsidRPr="000E5000">
        <w:t>tests</w:t>
      </w:r>
      <w:r w:rsidRPr="00B332AF">
        <w:t xml:space="preserve"> </w:t>
      </w:r>
      <w:r>
        <w:t>reveal</w:t>
      </w:r>
      <w:r w:rsidRPr="00B332AF">
        <w:t xml:space="preserve"> </w:t>
      </w:r>
      <w:r>
        <w:t>that species</w:t>
      </w:r>
      <w:r w:rsidRPr="00B332AF">
        <w:t xml:space="preserve"> richness </w:t>
      </w:r>
      <w:r>
        <w:t xml:space="preserve">per </w:t>
      </w:r>
      <w:r w:rsidRPr="00604263">
        <w:t xml:space="preserve">unit area is similar at the QDS- (Figure </w:t>
      </w:r>
      <w:r w:rsidRPr="00FB4658">
        <w:rPr>
          <w:highlight w:val="red"/>
        </w:rPr>
        <w:t>2</w:t>
      </w:r>
      <w:r w:rsidR="00604263" w:rsidRPr="00604263">
        <w:t>c</w:t>
      </w:r>
      <w:r w:rsidRPr="00604263">
        <w:t>;</w:t>
      </w:r>
      <w:r w:rsidRPr="00604263">
        <w:rPr>
          <w:i/>
        </w:rPr>
        <w:t xml:space="preserve"> P</w:t>
      </w:r>
      <w:r w:rsidRPr="00604263">
        <w:t xml:space="preserve"> = 0.402, </w:t>
      </w:r>
      <w:r w:rsidRPr="00604263">
        <w:rPr>
          <w:i/>
          <w:iCs/>
        </w:rPr>
        <w:t>CLES</w:t>
      </w:r>
      <w:r w:rsidRPr="00604263">
        <w:t xml:space="preserve"> = 0.516) and HDS-scales (Figure </w:t>
      </w:r>
      <w:r w:rsidRPr="00FB4658">
        <w:rPr>
          <w:highlight w:val="red"/>
        </w:rPr>
        <w:t>2</w:t>
      </w:r>
      <w:r w:rsidRPr="00604263">
        <w:t>b;</w:t>
      </w:r>
      <w:r w:rsidRPr="00604263">
        <w:rPr>
          <w:i/>
        </w:rPr>
        <w:t xml:space="preserve"> P</w:t>
      </w:r>
      <w:r w:rsidRPr="00604263">
        <w:t xml:space="preserve"> = 0.275, </w:t>
      </w:r>
      <w:r w:rsidRPr="00604263">
        <w:rPr>
          <w:i/>
          <w:iCs/>
        </w:rPr>
        <w:t>CLES</w:t>
      </w:r>
      <w:r w:rsidRPr="00604263">
        <w:t xml:space="preserve"> = 0.542), but that the GCFR is significantly more species-rich than the SWAFR at the DS-scale (Figure </w:t>
      </w:r>
      <w:r w:rsidR="0057720E" w:rsidRPr="00FB4658">
        <w:rPr>
          <w:highlight w:val="red"/>
        </w:rPr>
        <w:t>2</w:t>
      </w:r>
      <w:r w:rsidR="00604263" w:rsidRPr="00604263">
        <w:t>a</w:t>
      </w:r>
      <w:r w:rsidRPr="00604263">
        <w:t>;</w:t>
      </w:r>
      <w:r w:rsidRPr="00604263">
        <w:rPr>
          <w:i/>
        </w:rPr>
        <w:t xml:space="preserve"> P</w:t>
      </w:r>
      <w:r w:rsidRPr="00604263">
        <w:t xml:space="preserve"> = 0.038, </w:t>
      </w:r>
      <w:r w:rsidRPr="00604263">
        <w:rPr>
          <w:i/>
        </w:rPr>
        <w:t>CLES</w:t>
      </w:r>
      <w:r w:rsidRPr="00604263">
        <w:t xml:space="preserve"> = 0.658).</w:t>
      </w:r>
      <w:commentRangeEnd w:id="9"/>
      <w:r w:rsidR="00012F66">
        <w:rPr>
          <w:rStyle w:val="CommentReference"/>
          <w:rFonts w:ascii="Times New Roman" w:hAnsiTheme="minorHAnsi"/>
        </w:rPr>
        <w:commentReference w:id="9"/>
      </w:r>
    </w:p>
    <w:p w14:paraId="3BE0333B" w14:textId="1543D1C1" w:rsidR="002C32D6" w:rsidRPr="003F5B2B" w:rsidRDefault="002C32D6" w:rsidP="002C32D6">
      <w:pPr>
        <w:pStyle w:val="BodyText"/>
        <w:rPr>
          <w:i/>
        </w:rPr>
      </w:pPr>
      <w:commentRangeStart w:id="10"/>
      <w:r w:rsidRPr="00604263">
        <w:t xml:space="preserve">Partitioning </w:t>
      </w:r>
      <w:r w:rsidRPr="00604263">
        <w:rPr>
          <w:i/>
        </w:rPr>
        <w:t>S</w:t>
      </w:r>
      <w:r w:rsidRPr="00604263">
        <w:rPr>
          <w:vertAlign w:val="subscript"/>
        </w:rPr>
        <w:t>HDS</w:t>
      </w:r>
      <w:r w:rsidRPr="00604263">
        <w:t xml:space="preserve"> into its </w:t>
      </w:r>
      <w:r w:rsidRPr="00604263">
        <w:rPr>
          <w:rFonts w:cstheme="majorBidi"/>
          <w:i/>
        </w:rPr>
        <w:t>α</w:t>
      </w:r>
      <w:r w:rsidRPr="00604263">
        <w:t xml:space="preserve">- and </w:t>
      </w:r>
      <w:r w:rsidRPr="00604263">
        <w:rPr>
          <w:rFonts w:cstheme="majorBidi"/>
          <w:i/>
        </w:rPr>
        <w:t>β</w:t>
      </w:r>
      <w:r w:rsidRPr="00604263">
        <w:t>-components (</w:t>
      </w:r>
      <m:oMath>
        <m:bar>
          <m:barPr>
            <m:pos m:val="top"/>
            <m:ctrlPr>
              <w:rPr>
                <w:rFonts w:ascii="Cambria Math" w:hAnsi="Cambria Math"/>
              </w:rPr>
            </m:ctrlPr>
          </m:barPr>
          <m:e>
            <m:r>
              <w:rPr>
                <w:rFonts w:ascii="Cambria Math" w:hAnsi="Cambria Math"/>
              </w:rPr>
              <m:t>S</m:t>
            </m:r>
          </m:e>
        </m:bar>
      </m:oMath>
      <w:r w:rsidRPr="00604263">
        <w:rPr>
          <w:vertAlign w:val="subscript"/>
        </w:rPr>
        <w:t>QDS</w:t>
      </w:r>
      <w:r w:rsidRPr="00604263">
        <w:t xml:space="preserve"> and </w:t>
      </w:r>
      <w:r w:rsidRPr="00604263">
        <w:rPr>
          <w:i/>
        </w:rPr>
        <w:t>T</w:t>
      </w:r>
      <w:r w:rsidRPr="00604263">
        <w:rPr>
          <w:vertAlign w:val="subscript"/>
        </w:rPr>
        <w:t>QDS</w:t>
      </w:r>
      <w:r w:rsidRPr="00604263">
        <w:t xml:space="preserve"> respectively; Figure </w:t>
      </w:r>
      <w:r w:rsidRPr="00FB4658">
        <w:rPr>
          <w:highlight w:val="red"/>
        </w:rPr>
        <w:t>2</w:t>
      </w:r>
      <w:r w:rsidR="00604263" w:rsidRPr="00604263">
        <w:t>g</w:t>
      </w:r>
      <w:r w:rsidRPr="00604263">
        <w:t xml:space="preserve">), we found that the proportional contribution of floristic turnover (i.e. </w:t>
      </w:r>
      <w:r w:rsidRPr="00604263">
        <w:rPr>
          <w:i/>
        </w:rPr>
        <w:t>T</w:t>
      </w:r>
      <w:r w:rsidRPr="00604263">
        <w:rPr>
          <w:vertAlign w:val="subscript"/>
        </w:rPr>
        <w:t>QDS</w:t>
      </w:r>
      <w:r w:rsidRPr="00604263">
        <w:t>/</w:t>
      </w:r>
      <w:r w:rsidRPr="00604263">
        <w:rPr>
          <w:i/>
        </w:rPr>
        <w:t>S</w:t>
      </w:r>
      <w:r w:rsidRPr="00604263">
        <w:rPr>
          <w:vertAlign w:val="subscript"/>
        </w:rPr>
        <w:t>HDS</w:t>
      </w:r>
      <w:r w:rsidRPr="00604263">
        <w:t xml:space="preserve">; Figure </w:t>
      </w:r>
      <w:r w:rsidRPr="00FB4658">
        <w:rPr>
          <w:highlight w:val="red"/>
        </w:rPr>
        <w:t>2</w:t>
      </w:r>
      <w:r w:rsidR="00257D86">
        <w:t>e</w:t>
      </w:r>
      <w:r w:rsidRPr="00604263">
        <w:t xml:space="preserve">) is greater in the GCFR (0.64) than in the SWAFR (0.60) (two-sided Mann-Whitney </w:t>
      </w:r>
      <w:r w:rsidRPr="00604263">
        <w:rPr>
          <w:i/>
        </w:rPr>
        <w:t>U</w:t>
      </w:r>
      <w:r w:rsidRPr="00604263">
        <w:t xml:space="preserve"> test, </w:t>
      </w:r>
      <w:r w:rsidRPr="00604263">
        <w:rPr>
          <w:i/>
        </w:rPr>
        <w:t>P</w:t>
      </w:r>
      <w:r w:rsidRPr="00604263">
        <w:t xml:space="preserve"> &lt; 0.001; </w:t>
      </w:r>
      <w:r w:rsidRPr="00604263">
        <w:rPr>
          <w:i/>
          <w:iCs/>
        </w:rPr>
        <w:t>CLES</w:t>
      </w:r>
      <w:r w:rsidRPr="00604263">
        <w:t xml:space="preserve"> = 0.696). This is also the case at the DS-scale (Figure </w:t>
      </w:r>
      <w:r w:rsidR="003F2156" w:rsidRPr="00FB4658">
        <w:rPr>
          <w:highlight w:val="red"/>
        </w:rPr>
        <w:t>2</w:t>
      </w:r>
      <w:r w:rsidR="003F2156">
        <w:t>d</w:t>
      </w:r>
      <w:r w:rsidR="00FE217D" w:rsidRPr="00604263">
        <w:t xml:space="preserve">; </w:t>
      </w:r>
      <w:r w:rsidR="00CA131C" w:rsidRPr="00604263">
        <w:rPr>
          <w:i/>
        </w:rPr>
        <w:t>T</w:t>
      </w:r>
      <w:r w:rsidR="00CA131C" w:rsidRPr="00604263">
        <w:rPr>
          <w:vertAlign w:val="subscript"/>
        </w:rPr>
        <w:t>QDS</w:t>
      </w:r>
      <w:r w:rsidR="00CA131C" w:rsidRPr="00604263">
        <w:t>/</w:t>
      </w:r>
      <w:r w:rsidR="00CA131C" w:rsidRPr="00604263">
        <w:rPr>
          <w:i/>
        </w:rPr>
        <w:t>S</w:t>
      </w:r>
      <w:r w:rsidR="00CA131C" w:rsidRPr="00604263">
        <w:rPr>
          <w:vertAlign w:val="subscript"/>
        </w:rPr>
        <w:t>HDS</w:t>
      </w:r>
      <w:r w:rsidR="001A29B8">
        <w:t>,</w:t>
      </w:r>
      <w:r w:rsidR="00CA131C">
        <w:t xml:space="preserve"> </w:t>
      </w:r>
      <w:r>
        <w:t>GCFR:</w:t>
      </w:r>
      <w:r w:rsidR="00CA131C" w:rsidRPr="00CA131C">
        <w:rPr>
          <w:i/>
        </w:rPr>
        <w:t xml:space="preserve"> </w:t>
      </w:r>
      <w:r w:rsidRPr="009070DE">
        <w:t>0.55</w:t>
      </w:r>
      <w:r>
        <w:t xml:space="preserve">, SWAFR: </w:t>
      </w:r>
      <w:r w:rsidRPr="009070DE">
        <w:t>0.48</w:t>
      </w:r>
      <w:r>
        <w:t>; two-sided Mann</w:t>
      </w:r>
      <w:r w:rsidRPr="000E5000">
        <w:t xml:space="preserve">-Whitney </w:t>
      </w:r>
      <w:r w:rsidRPr="000E5000">
        <w:rPr>
          <w:i/>
        </w:rPr>
        <w:t>U</w:t>
      </w:r>
      <w:r>
        <w:t xml:space="preserve"> </w:t>
      </w:r>
      <w:r w:rsidRPr="000E5000">
        <w:t>test</w:t>
      </w:r>
      <w:r>
        <w:t xml:space="preserve">, </w:t>
      </w:r>
      <w:r w:rsidRPr="00C5501E">
        <w:rPr>
          <w:i/>
        </w:rPr>
        <w:t>P</w:t>
      </w:r>
      <w:r w:rsidRPr="00C5501E">
        <w:t xml:space="preserve"> = 0.001, </w:t>
      </w:r>
      <w:r w:rsidRPr="00C5501E">
        <w:rPr>
          <w:i/>
        </w:rPr>
        <w:t>CLES</w:t>
      </w:r>
      <w:r w:rsidRPr="00C5501E">
        <w:t xml:space="preserve"> = 0.741</w:t>
      </w:r>
      <w:r w:rsidRPr="00007E6B">
        <w:t>)</w:t>
      </w:r>
      <w:commentRangeEnd w:id="10"/>
      <w:r w:rsidR="00690196">
        <w:rPr>
          <w:rStyle w:val="CommentReference"/>
          <w:rFonts w:ascii="Times New Roman" w:hAnsiTheme="minorHAnsi"/>
        </w:rPr>
        <w:commentReference w:id="10"/>
      </w:r>
      <w:r w:rsidRPr="00007E6B">
        <w:t>.</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68B59470" w:rsidR="00AD4DCC" w:rsidRDefault="00AD1230" w:rsidP="008A4E97">
      <w:pPr>
        <w:pStyle w:val="FirstParagraph"/>
      </w:pPr>
      <w:r>
        <w:t xml:space="preserve">With a few exceptions (MAP, NDVI and CEC at the DS-scale; Figure </w:t>
      </w:r>
      <w:r w:rsidRPr="00FB4658">
        <w:rPr>
          <w:highlight w:val="red"/>
        </w:rPr>
        <w:t>1</w:t>
      </w:r>
      <w:r>
        <w:t xml:space="preserve">b, e, f), </w:t>
      </w:r>
      <w:r w:rsidR="001A23A6" w:rsidRPr="00916B93">
        <w:rPr>
          <w:i/>
        </w:rPr>
        <w:t>CLES</w:t>
      </w:r>
      <w:r w:rsidR="00776E99">
        <w:t xml:space="preserve"> comparisons revealed</w:t>
      </w:r>
      <w:r w:rsidR="0060601F" w:rsidRPr="00916B93">
        <w:t xml:space="preserve"> the GCFR </w:t>
      </w:r>
      <w:r w:rsidR="00776E99">
        <w:t>to</w:t>
      </w:r>
      <w:r w:rsidR="00776E99" w:rsidRPr="00916B93">
        <w:t xml:space="preserve"> </w:t>
      </w:r>
      <w:r w:rsidR="00776E99">
        <w:t>be</w:t>
      </w:r>
      <w:r w:rsidR="0060601F" w:rsidRPr="00916B93">
        <w:t xml:space="preserve"> more heterogeneous</w:t>
      </w:r>
      <w:r w:rsidR="00AB36BF" w:rsidRPr="009A6ABA">
        <w:rPr>
          <w:lang w:val="en-ZA"/>
        </w:rPr>
        <w:t xml:space="preserve"> </w:t>
      </w:r>
      <w:r w:rsidR="0060601F" w:rsidRPr="00916B93">
        <w:t xml:space="preserve">than the SWAFR </w:t>
      </w:r>
      <w:r w:rsidR="00E32EE7">
        <w:t>in</w:t>
      </w:r>
      <w:r w:rsidR="00E32EE7" w:rsidRPr="00916B93">
        <w:t xml:space="preserve"> </w:t>
      </w:r>
      <w:r w:rsidR="0060601F" w:rsidRPr="00916B93">
        <w:t xml:space="preserve">all nine environmental variables, </w:t>
      </w:r>
      <w:r w:rsidR="00AB21A1">
        <w:t xml:space="preserve">and </w:t>
      </w:r>
      <w:r w:rsidR="0060601F" w:rsidRPr="00916B93">
        <w:t>across the full range of spatial scales (Fig</w:t>
      </w:r>
      <w:r w:rsidR="001640D1" w:rsidRPr="00916B93">
        <w:t>ure</w:t>
      </w:r>
      <w:r w:rsidR="0060601F" w:rsidRPr="00916B93">
        <w:t xml:space="preserve"> </w:t>
      </w:r>
      <w:r w:rsidR="0060601F" w:rsidRPr="00FB4658">
        <w:rPr>
          <w:highlight w:val="red"/>
        </w:rPr>
        <w:t>1</w:t>
      </w:r>
      <w:r w:rsidR="00826383" w:rsidRPr="00916B93">
        <w:t>)</w:t>
      </w:r>
      <w:r w:rsidR="00A778BB" w:rsidRPr="00916B93">
        <w:t xml:space="preserve">. </w:t>
      </w:r>
      <w:r w:rsidR="00FA78DF" w:rsidRPr="00916B93">
        <w:t>The same was true for the major axis of heterogeneity described by PC1</w:t>
      </w:r>
      <w:r w:rsidR="00AF1477">
        <w:t xml:space="preserve"> (Figure </w:t>
      </w:r>
      <w:r w:rsidR="00EC0576" w:rsidRPr="00FB4658">
        <w:rPr>
          <w:highlight w:val="red"/>
        </w:rPr>
        <w:t>1</w:t>
      </w:r>
      <w:r w:rsidR="00EC0576">
        <w:t>j</w:t>
      </w:r>
      <w:r w:rsidR="00FB4658">
        <w:t xml:space="preserve">, </w:t>
      </w:r>
      <w:r w:rsidR="00AF1477" w:rsidRPr="00FB4658">
        <w:rPr>
          <w:highlight w:val="red"/>
        </w:rPr>
        <w:t>5</w:t>
      </w:r>
      <w:r w:rsidR="00AF1477">
        <w:t>c,d)</w:t>
      </w:r>
      <w:r w:rsidR="00FA78DF" w:rsidRPr="00916B93">
        <w:t xml:space="preserve">, which accounted for between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and 4</w:t>
      </w:r>
      <w:r w:rsidR="00916B93" w:rsidRPr="00916B93">
        <w:t>2</w:t>
      </w:r>
      <w:r w:rsidR="00FA78DF" w:rsidRPr="00916B93">
        <w:t xml:space="preserve">% </w:t>
      </w:r>
      <w:r w:rsidR="00C52934">
        <w:t xml:space="preserve">(at the Q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EF0EC1">
        <w:t xml:space="preserve">In </w:t>
      </w:r>
      <w:r w:rsidR="00E26DDB">
        <w:t>general,</w:t>
      </w:r>
      <w:r w:rsidR="00EF0EC1">
        <w:t xml:space="preserve"> the </w:t>
      </w:r>
      <w:r w:rsidR="00AB21A1" w:rsidRPr="009A6ABA">
        <w:rPr>
          <w:lang w:val="en-ZA"/>
        </w:rPr>
        <w:t xml:space="preserve">disparity in </w:t>
      </w:r>
      <w:r w:rsidR="00AB21A1">
        <w:rPr>
          <w:lang w:val="en-ZA"/>
        </w:rPr>
        <w:t xml:space="preserve">heterogeneity between the two regions </w:t>
      </w:r>
      <w:r w:rsidR="00AB21A1">
        <w:t>is greater for</w:t>
      </w:r>
      <w:r w:rsidR="00E67A7C" w:rsidRPr="009A6ABA">
        <w:rPr>
          <w:lang w:val="en-ZA"/>
        </w:rPr>
        <w:t xml:space="preserve"> topographic and climatic (</w:t>
      </w:r>
      <w:r w:rsidR="00AB0A34" w:rsidRPr="009A6ABA">
        <w:rPr>
          <w:lang w:val="en-ZA"/>
        </w:rPr>
        <w:t xml:space="preserve">all </w:t>
      </w:r>
      <w:r w:rsidR="00AB0A34" w:rsidRPr="00503A1D">
        <w:rPr>
          <w:i/>
          <w:lang w:val="en-ZA"/>
        </w:rPr>
        <w:t>CLES</w:t>
      </w:r>
      <w:r w:rsidR="00AB0A34" w:rsidRPr="009A6ABA">
        <w:rPr>
          <w:lang w:val="en-ZA"/>
        </w:rPr>
        <w:t xml:space="preserve"> &gt; 0.60</w:t>
      </w:r>
      <w:r w:rsidR="00AB0A34">
        <w:rPr>
          <w:lang w:val="en-ZA"/>
        </w:rPr>
        <w:t xml:space="preserve">; </w:t>
      </w:r>
      <w:r w:rsidR="00E67A7C" w:rsidRPr="009A6ABA">
        <w:rPr>
          <w:lang w:val="en-ZA"/>
        </w:rPr>
        <w:t xml:space="preserve">Figure </w:t>
      </w:r>
      <w:r w:rsidR="00E67A7C" w:rsidRPr="00654462">
        <w:rPr>
          <w:highlight w:val="red"/>
          <w:lang w:val="en-ZA"/>
        </w:rPr>
        <w:t>1</w:t>
      </w:r>
      <w:r w:rsidR="00E67A7C" w:rsidRPr="009A6ABA">
        <w:rPr>
          <w:lang w:val="en-ZA"/>
        </w:rPr>
        <w:t>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9A6ABA">
        <w:t xml:space="preserve">all </w:t>
      </w:r>
      <w:r w:rsidR="00AB0A34" w:rsidRPr="00503A1D">
        <w:rPr>
          <w:i/>
        </w:rPr>
        <w:t>CLES</w:t>
      </w:r>
      <w:r w:rsidR="00AB0A34" w:rsidRPr="009A6ABA">
        <w:t xml:space="preserve"> &lt; 0.75</w:t>
      </w:r>
      <w:r w:rsidR="00AB0A34">
        <w:t xml:space="preserve">; </w:t>
      </w:r>
      <w:r w:rsidR="00E67A7C" w:rsidRPr="009A6ABA">
        <w:rPr>
          <w:lang w:val="en-ZA"/>
        </w:rPr>
        <w:t xml:space="preserve">Figure </w:t>
      </w:r>
      <w:r w:rsidR="00E67A7C" w:rsidRPr="00654462">
        <w:rPr>
          <w:highlight w:val="red"/>
          <w:lang w:val="en-ZA"/>
        </w:rPr>
        <w:t>1</w:t>
      </w:r>
      <w:r w:rsidR="00E67A7C" w:rsidRPr="009A6ABA">
        <w:rPr>
          <w:lang w:val="en-ZA"/>
        </w:rPr>
        <w:t>f</w:t>
      </w:r>
      <w:r w:rsidR="00E67A7C" w:rsidRPr="009A6ABA">
        <w:t>–</w:t>
      </w:r>
      <w:r w:rsidR="000962CB">
        <w:t>i</w:t>
      </w:r>
      <w:r w:rsidR="00E67A7C" w:rsidRPr="009A6ABA">
        <w:t>)</w:t>
      </w:r>
      <w:r w:rsidR="00F3440B">
        <w:rPr>
          <w:lang w:val="en-ZA"/>
        </w:rPr>
        <w:t>.</w:t>
      </w:r>
    </w:p>
    <w:p w14:paraId="5FF97D42" w14:textId="3AC12E08" w:rsidR="00F45440" w:rsidRPr="00F45440" w:rsidRDefault="00AD1230" w:rsidP="005D1374">
      <w:pPr>
        <w:pStyle w:val="FirstParagraph"/>
      </w:pPr>
      <w:r>
        <w:t xml:space="preserve">Regressions </w:t>
      </w:r>
      <w:r w:rsidR="00CA131C">
        <w:t>indicate</w:t>
      </w:r>
      <w:r>
        <w:t xml:space="preserve"> that t</w:t>
      </w:r>
      <w:r w:rsidR="00880A28">
        <w:t xml:space="preserve">he degree to which the GCFR is more </w:t>
      </w:r>
      <w:r w:rsidR="00BF546E">
        <w:t xml:space="preserve">environmentally </w:t>
      </w:r>
      <w:r w:rsidR="00880A28">
        <w:t>heterogeneous than the SWAFR is largely scale-independent</w:t>
      </w:r>
      <w:r w:rsidR="00346C28">
        <w:t>, with the notable exception</w:t>
      </w:r>
      <w:r w:rsidR="00BF546E">
        <w:t>s</w:t>
      </w:r>
      <w:r w:rsidR="00346C28">
        <w:t xml:space="preserve"> of MAP (Figure </w:t>
      </w:r>
      <w:r w:rsidR="00346C28" w:rsidRPr="00EE33AA">
        <w:rPr>
          <w:highlight w:val="red"/>
        </w:rPr>
        <w:t>1</w:t>
      </w:r>
      <w:r w:rsidR="0012073A">
        <w:t>b</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 xml:space="preserve">, and NDVI and clay (Figure </w:t>
      </w:r>
      <w:r w:rsidR="00BF546E" w:rsidRPr="00EE33AA">
        <w:rPr>
          <w:highlight w:val="red"/>
        </w:rPr>
        <w:t>1</w:t>
      </w:r>
      <w:r w:rsidR="00BF546E">
        <w:t xml:space="preserve">e,g), </w:t>
      </w:r>
      <w:r>
        <w:t xml:space="preserve">in which the </w:t>
      </w:r>
      <w:r w:rsidR="00BF546E">
        <w:t xml:space="preserve">GCFR </w:t>
      </w:r>
      <w:r>
        <w:t>is disproportionately more heterogeneous</w:t>
      </w:r>
      <w:r w:rsidR="00BF546E">
        <w:t xml:space="preserve"> at coarse spatial scales.</w:t>
      </w:r>
      <w:r w:rsidR="005171EA">
        <w:t xml:space="preserve"> Th</w:t>
      </w:r>
      <w:r w:rsidR="005B1454">
        <w:t>e</w:t>
      </w:r>
      <w:r w:rsidR="005171EA">
        <w:t xml:space="preserve"> major axis</w:t>
      </w:r>
      <w:r w:rsidR="005B1454">
        <w:t xml:space="preserve"> of heterogeneity (PC1)</w:t>
      </w:r>
      <w:r w:rsidR="003F7A46">
        <w:t xml:space="preserve"> reflect</w:t>
      </w:r>
      <w:r w:rsidR="00B14A5F">
        <w:t>s</w:t>
      </w:r>
      <w:r w:rsidR="003F7A46">
        <w:t xml:space="preserve"> th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Figure </w:t>
      </w:r>
      <w:r w:rsidR="00633C2F" w:rsidRPr="00922120">
        <w:rPr>
          <w:highlight w:val="red"/>
        </w:rPr>
        <w:t>1</w:t>
      </w:r>
      <w:r w:rsidR="007755AC">
        <w:t>j</w:t>
      </w:r>
      <w:r w:rsidR="00633C2F">
        <w:t>)</w:t>
      </w:r>
      <w:r w:rsidR="000C5BB8">
        <w:t>.</w:t>
      </w:r>
    </w:p>
    <w:p w14:paraId="6A280C6C" w14:textId="3E44A148" w:rsidR="00D04776" w:rsidRPr="00FB7B57" w:rsidRDefault="00DD7307" w:rsidP="008A4E97">
      <w:pPr>
        <w:pStyle w:val="Heading2"/>
        <w:spacing w:line="240" w:lineRule="auto"/>
      </w:pPr>
      <w:r>
        <w:t>3.3</w:t>
      </w:r>
      <w:r w:rsidR="00F055C7">
        <w:t>:</w:t>
      </w:r>
      <w:r>
        <w:t xml:space="preserve"> </w:t>
      </w:r>
      <w:r w:rsidR="00D04776">
        <w:t>Environme</w:t>
      </w:r>
      <w:r w:rsidR="00D04776" w:rsidRPr="00FB7B57">
        <w:t>ntal heterogeneity as an explanation of species richness</w:t>
      </w:r>
    </w:p>
    <w:p w14:paraId="13E7AA58" w14:textId="6B734C28" w:rsidR="009B180C" w:rsidRPr="00C47FAF" w:rsidRDefault="006B7A26">
      <w:pPr>
        <w:pStyle w:val="FirstParagraph"/>
        <w:rPr>
          <w:rFonts w:eastAsiaTheme="minorEastAsia" w:cstheme="majorBidi"/>
        </w:rPr>
      </w:pPr>
      <w:r>
        <w:t xml:space="preserve">The </w:t>
      </w:r>
      <w:r w:rsidR="00F554DF">
        <w:t xml:space="preserve">ANCOVA </w:t>
      </w:r>
      <w:r w:rsidR="002C7612">
        <w:t>results show</w:t>
      </w:r>
      <w:r w:rsidR="00F554DF">
        <w:t xml:space="preserve"> that </w:t>
      </w:r>
      <w:r w:rsidR="00F554DF">
        <w:rPr>
          <w:rFonts w:eastAsiaTheme="minorEastAsia"/>
        </w:rPr>
        <w:t xml:space="preserve">heterogeneity in each of the nine environmental variables, as well as the main axis of heterogeneity (PC1), influence species richness in a consistently positive manner across the two study regions. In addition, </w:t>
      </w:r>
      <w:r w:rsidR="002C7612">
        <w:rPr>
          <w:rFonts w:eastAsiaTheme="minorEastAsia"/>
        </w:rPr>
        <w:t>they</w:t>
      </w:r>
      <w:r w:rsidR="00F554DF">
        <w:rPr>
          <w:rFonts w:eastAsiaTheme="minorEastAsia"/>
        </w:rPr>
        <w:t xml:space="preserve"> show</w:t>
      </w:r>
      <w:r w:rsidR="002C7612">
        <w:rPr>
          <w:rFonts w:eastAsiaTheme="minorEastAsia"/>
        </w:rPr>
        <w:t xml:space="preserve"> that,</w:t>
      </w:r>
      <w:r w:rsidR="003E7233">
        <w:t xml:space="preserve"> at the HDS- and DS-scales</w:t>
      </w:r>
      <w:r w:rsidR="00983D13">
        <w:t>,</w:t>
      </w:r>
      <w:r w:rsidR="003E7233">
        <w:t xml:space="preserve"> </w:t>
      </w:r>
      <w:r w:rsidR="002C7612">
        <w:rPr>
          <w:rFonts w:eastAsiaTheme="minorEastAsia"/>
        </w:rPr>
        <w:t>the effect of</w:t>
      </w:r>
      <w:r w:rsidR="003E7233">
        <w:rPr>
          <w:rFonts w:eastAsiaTheme="minorEastAsia"/>
        </w:rPr>
        <w:t xml:space="preserve"> </w:t>
      </w:r>
      <w:r w:rsidR="002C7612">
        <w:rPr>
          <w:rFonts w:eastAsiaTheme="minorEastAsia"/>
        </w:rPr>
        <w:t xml:space="preserve">heterogeneity in each environmental variable, and of PC1, on </w:t>
      </w:r>
      <w:r w:rsidR="003E7233">
        <w:rPr>
          <w:rFonts w:eastAsiaTheme="minorEastAsia"/>
        </w:rPr>
        <w:t xml:space="preserve">species richness </w:t>
      </w:r>
      <w:r w:rsidR="002C7612">
        <w:rPr>
          <w:rFonts w:eastAsiaTheme="minorEastAsia"/>
        </w:rPr>
        <w:t>is uniform</w:t>
      </w:r>
      <w:r w:rsidR="00E64B6B">
        <w:rPr>
          <w:rFonts w:eastAsiaTheme="minorEastAsia"/>
        </w:rPr>
        <w:t xml:space="preserve"> </w:t>
      </w:r>
      <w:r w:rsidR="003E7233">
        <w:rPr>
          <w:rFonts w:eastAsiaTheme="minorEastAsia"/>
        </w:rPr>
        <w:t>across the two regions</w:t>
      </w:r>
      <w:r w:rsidR="00983D13">
        <w:rPr>
          <w:rFonts w:eastAsiaTheme="minorEastAsia"/>
        </w:rPr>
        <w:t xml:space="preserve"> (</w:t>
      </w:r>
      <w:r w:rsidR="00A23494">
        <w:rPr>
          <w:rFonts w:eastAsiaTheme="minorEastAsia"/>
        </w:rPr>
        <w:t>i.e. “main effect</w:t>
      </w:r>
      <w:r w:rsidR="00EC5B19">
        <w:rPr>
          <w:rFonts w:eastAsiaTheme="minorEastAsia"/>
        </w:rPr>
        <w:t xml:space="preserve"> only</w:t>
      </w:r>
      <w:r w:rsidR="00A23494">
        <w:rPr>
          <w:rFonts w:eastAsiaTheme="minorEastAsia"/>
        </w:rPr>
        <w:t xml:space="preserve">” model </w:t>
      </w:r>
      <w:proofErr w:type="spellStart"/>
      <w:r w:rsidR="00A23494">
        <w:rPr>
          <w:rFonts w:eastAsiaTheme="minorEastAsia"/>
        </w:rPr>
        <w:t>favoured</w:t>
      </w:r>
      <w:proofErr w:type="spellEnd"/>
      <w:r w:rsidR="00A23494">
        <w:rPr>
          <w:rFonts w:eastAsiaTheme="minorEastAsia"/>
        </w:rPr>
        <w:t xml:space="preserve">: </w:t>
      </w:r>
      <w:r w:rsidR="00983D13">
        <w:rPr>
          <w:rFonts w:eastAsiaTheme="minorEastAsia"/>
        </w:rPr>
        <w:t xml:space="preserve">Table </w:t>
      </w:r>
      <w:r w:rsidR="00983D13" w:rsidRPr="00AF63C1">
        <w:rPr>
          <w:rFonts w:eastAsiaTheme="minorEastAsia"/>
          <w:highlight w:val="red"/>
        </w:rPr>
        <w:t>2</w:t>
      </w:r>
      <w:r w:rsidR="00983D13">
        <w:rPr>
          <w:rFonts w:eastAsiaTheme="minorEastAsia"/>
        </w:rPr>
        <w:t xml:space="preserve">b,c; Figure </w:t>
      </w:r>
      <w:r w:rsidR="00983D13" w:rsidRPr="00AF63C1">
        <w:rPr>
          <w:rFonts w:eastAsiaTheme="minorEastAsia"/>
          <w:highlight w:val="red"/>
        </w:rPr>
        <w:t>3</w:t>
      </w:r>
      <w:r w:rsidR="00983D13">
        <w:rPr>
          <w:rFonts w:eastAsiaTheme="minorEastAsia"/>
        </w:rPr>
        <w:t>b, c)</w:t>
      </w:r>
      <w:r w:rsidR="003E7233">
        <w:rPr>
          <w:rFonts w:eastAsiaTheme="minorEastAsia"/>
        </w:rPr>
        <w:t xml:space="preserve">. </w:t>
      </w:r>
      <w:r w:rsidR="006C19C9">
        <w:rPr>
          <w:rFonts w:eastAsiaTheme="minorEastAsia"/>
        </w:rPr>
        <w:t>By contrast, t</w:t>
      </w:r>
      <w:r w:rsidR="00B9531E">
        <w:t>he</w:t>
      </w:r>
      <w:r w:rsidR="00D874F0">
        <w:t xml:space="preserve"> relationship of species richness to heterogeneity</w:t>
      </w:r>
      <w:r w:rsidR="00A23494">
        <w:t xml:space="preserve"> </w:t>
      </w:r>
      <w:r w:rsidR="001A7D58">
        <w:rPr>
          <w:rFonts w:eastAsiaTheme="minorEastAsia"/>
        </w:rPr>
        <w:t xml:space="preserve">at the </w:t>
      </w:r>
      <w:r w:rsidR="001A7D58">
        <w:t xml:space="preserve">QDS-scale </w:t>
      </w:r>
      <w:r w:rsidR="007D1813">
        <w:t>is</w:t>
      </w:r>
      <w:r w:rsidR="007F71F9">
        <w:t xml:space="preserve"> </w:t>
      </w:r>
      <w:r w:rsidR="006C19C9">
        <w:t>generall</w:t>
      </w:r>
      <w:r w:rsidR="002C7612">
        <w:t>y</w:t>
      </w:r>
      <w:r w:rsidR="007D1813">
        <w:t xml:space="preserve"> region-dependent</w:t>
      </w:r>
      <w:r w:rsidR="00D874F0">
        <w:t xml:space="preserve">, the “main effect </w:t>
      </w:r>
      <w:r w:rsidR="00D874F0">
        <w:rPr>
          <w:rFonts w:eastAsiaTheme="minorEastAsia" w:cstheme="majorBidi"/>
        </w:rPr>
        <w:t xml:space="preserve">× region” model being favoured for three </w:t>
      </w:r>
      <w:r w:rsidR="006C19C9">
        <w:rPr>
          <w:rFonts w:eastAsiaTheme="minorEastAsia" w:cstheme="majorBidi"/>
        </w:rPr>
        <w:t xml:space="preserve">environmental </w:t>
      </w:r>
      <w:r w:rsidR="007D1813">
        <w:rPr>
          <w:rFonts w:eastAsiaTheme="minorEastAsia" w:cstheme="majorBidi"/>
        </w:rPr>
        <w:lastRenderedPageBreak/>
        <w:t>variables</w:t>
      </w:r>
      <w:r w:rsidR="00D874F0">
        <w:rPr>
          <w:rFonts w:eastAsiaTheme="minorEastAsia" w:cstheme="majorBidi"/>
        </w:rPr>
        <w:t xml:space="preserve"> </w:t>
      </w:r>
      <w:r w:rsidR="006C19C9">
        <w:rPr>
          <w:rFonts w:eastAsiaTheme="minorEastAsia" w:cstheme="majorBidi"/>
        </w:rPr>
        <w:t>and</w:t>
      </w:r>
      <w:r w:rsidR="001A7D58">
        <w:rPr>
          <w:rFonts w:eastAsiaTheme="minorEastAsia" w:cstheme="majorBidi"/>
        </w:rPr>
        <w:t xml:space="preserve"> PC1</w:t>
      </w:r>
      <w:r w:rsidR="002644D2">
        <w:rPr>
          <w:rFonts w:eastAsiaTheme="minorEastAsia" w:cstheme="majorBidi"/>
        </w:rPr>
        <w:t>,</w:t>
      </w:r>
      <w:r w:rsidR="001A7D58">
        <w:rPr>
          <w:rFonts w:eastAsiaTheme="minorEastAsia" w:cstheme="majorBidi"/>
        </w:rPr>
        <w:t xml:space="preserve"> </w:t>
      </w:r>
      <w:r w:rsidR="00D874F0">
        <w:rPr>
          <w:rFonts w:eastAsiaTheme="minorEastAsia" w:cstheme="majorBidi"/>
        </w:rPr>
        <w:t xml:space="preserve">and </w:t>
      </w:r>
      <w:r w:rsidR="00D874F0">
        <w:t xml:space="preserve">the “main effect </w:t>
      </w:r>
      <w:r w:rsidR="00502524">
        <w:rPr>
          <w:rFonts w:eastAsiaTheme="minorEastAsia" w:cstheme="majorBidi"/>
        </w:rPr>
        <w:t>+</w:t>
      </w:r>
      <w:r w:rsidR="00D874F0">
        <w:rPr>
          <w:rFonts w:eastAsiaTheme="minorEastAsia" w:cstheme="majorBidi"/>
        </w:rPr>
        <w:t xml:space="preserve"> region” model </w:t>
      </w:r>
      <w:r w:rsidR="001A7D58">
        <w:rPr>
          <w:rFonts w:eastAsiaTheme="minorEastAsia" w:cstheme="majorBidi"/>
        </w:rPr>
        <w:t>for four</w:t>
      </w:r>
      <w:r w:rsidR="002644D2">
        <w:rPr>
          <w:rFonts w:eastAsiaTheme="minorEastAsia" w:cstheme="majorBidi"/>
        </w:rPr>
        <w:t xml:space="preserve"> variables</w:t>
      </w:r>
      <w:r w:rsidR="001A7D58">
        <w:rPr>
          <w:rFonts w:eastAsiaTheme="minorEastAsia" w:cstheme="majorBidi"/>
        </w:rPr>
        <w:t xml:space="preserve"> (Table </w:t>
      </w:r>
      <w:r w:rsidR="001A7D58" w:rsidRPr="00496FAE">
        <w:rPr>
          <w:rFonts w:eastAsiaTheme="minorEastAsia" w:cstheme="majorBidi"/>
          <w:highlight w:val="red"/>
        </w:rPr>
        <w:t>2</w:t>
      </w:r>
      <w:r w:rsidR="001A7D58">
        <w:rPr>
          <w:rFonts w:eastAsiaTheme="minorEastAsia" w:cstheme="majorBidi"/>
        </w:rPr>
        <w:t>a)</w:t>
      </w:r>
      <w:r w:rsidR="00827247">
        <w:rPr>
          <w:rFonts w:eastAsiaTheme="minorEastAsia" w:cstheme="majorBidi"/>
        </w:rPr>
        <w:t>. However</w:t>
      </w:r>
      <w:r w:rsidR="001A7D58">
        <w:rPr>
          <w:rFonts w:eastAsiaTheme="minorEastAsia" w:cstheme="majorBidi"/>
        </w:rPr>
        <w:t xml:space="preserve">, the </w:t>
      </w:r>
      <w:r w:rsidR="009F192B">
        <w:rPr>
          <w:rFonts w:eastAsiaTheme="minorEastAsia" w:cstheme="majorBidi"/>
        </w:rPr>
        <w:t>coefficient</w:t>
      </w:r>
      <w:r w:rsidR="006C19C9">
        <w:rPr>
          <w:rFonts w:eastAsiaTheme="minorEastAsia" w:cstheme="majorBidi"/>
        </w:rPr>
        <w:t xml:space="preserve">s </w:t>
      </w:r>
      <w:r w:rsidR="009F192B">
        <w:rPr>
          <w:rFonts w:eastAsiaTheme="minorEastAsia" w:cstheme="majorBidi"/>
        </w:rPr>
        <w:t xml:space="preserve">of </w:t>
      </w:r>
      <w:r w:rsidR="001A7D58">
        <w:rPr>
          <w:rFonts w:eastAsiaTheme="minorEastAsia" w:cstheme="majorBidi"/>
        </w:rPr>
        <w:t xml:space="preserve">the significant interaction </w:t>
      </w:r>
      <w:r w:rsidR="006C19C9">
        <w:rPr>
          <w:rFonts w:eastAsiaTheme="minorEastAsia" w:cstheme="majorBidi"/>
        </w:rPr>
        <w:t xml:space="preserve">(24.6 to 89.4) </w:t>
      </w:r>
      <w:r w:rsidR="001A7D58">
        <w:rPr>
          <w:rFonts w:eastAsiaTheme="minorEastAsia" w:cstheme="majorBidi"/>
        </w:rPr>
        <w:t xml:space="preserve">and region </w:t>
      </w:r>
      <w:r w:rsidR="006C19C9">
        <w:rPr>
          <w:rFonts w:eastAsiaTheme="minorEastAsia" w:cstheme="majorBidi"/>
        </w:rPr>
        <w:t xml:space="preserve">(50.5 to 72.6) </w:t>
      </w:r>
      <w:r w:rsidR="009F192B">
        <w:rPr>
          <w:rFonts w:eastAsiaTheme="minorEastAsia" w:cstheme="majorBidi"/>
        </w:rPr>
        <w:t>terms</w:t>
      </w:r>
      <w:r w:rsidR="001A7D58">
        <w:rPr>
          <w:rFonts w:eastAsiaTheme="minorEastAsia" w:cstheme="majorBidi"/>
        </w:rPr>
        <w:t xml:space="preserve"> are small</w:t>
      </w:r>
      <w:r w:rsidR="003E77D9">
        <w:rPr>
          <w:rFonts w:eastAsiaTheme="minorEastAsia" w:cstheme="majorBidi"/>
        </w:rPr>
        <w:t xml:space="preserve"> in magnitude</w:t>
      </w:r>
      <w:r w:rsidR="001A7D58">
        <w:rPr>
          <w:rFonts w:eastAsiaTheme="minorEastAsia" w:cstheme="majorBidi"/>
        </w:rPr>
        <w:t xml:space="preserve"> relative to the </w:t>
      </w:r>
      <w:r w:rsidR="00827247">
        <w:rPr>
          <w:rFonts w:eastAsiaTheme="minorEastAsia" w:cstheme="majorBidi"/>
        </w:rPr>
        <w:t xml:space="preserve">spread of residual </w:t>
      </w:r>
      <w:r w:rsidR="001A7D58">
        <w:rPr>
          <w:rFonts w:eastAsiaTheme="minorEastAsia" w:cstheme="majorBidi"/>
        </w:rPr>
        <w:t xml:space="preserve">species richness </w:t>
      </w:r>
      <w:r w:rsidR="009E0429">
        <w:rPr>
          <w:rFonts w:eastAsiaTheme="minorEastAsia" w:cstheme="majorBidi"/>
        </w:rPr>
        <w:t xml:space="preserve">at the </w:t>
      </w:r>
      <w:r w:rsidR="001A7D58">
        <w:rPr>
          <w:rFonts w:eastAsiaTheme="minorEastAsia" w:cstheme="majorBidi"/>
        </w:rPr>
        <w:t>QDS</w:t>
      </w:r>
      <w:r w:rsidR="009E0429">
        <w:rPr>
          <w:rFonts w:eastAsiaTheme="minorEastAsia" w:cstheme="majorBidi"/>
        </w:rPr>
        <w:t>-scale within</w:t>
      </w:r>
      <w:r w:rsidR="001A7D58">
        <w:rPr>
          <w:rFonts w:eastAsiaTheme="minorEastAsia" w:cstheme="majorBidi"/>
        </w:rPr>
        <w:t xml:space="preserve"> </w:t>
      </w:r>
      <w:r w:rsidR="009E0429">
        <w:rPr>
          <w:rFonts w:eastAsiaTheme="minorEastAsia" w:cstheme="majorBidi"/>
        </w:rPr>
        <w:t xml:space="preserve">each region </w:t>
      </w:r>
      <w:r w:rsidR="001A7D58">
        <w:t>(</w:t>
      </w:r>
      <w:r w:rsidR="001A7D58" w:rsidRPr="0087034A">
        <w:rPr>
          <w:i/>
          <w:iCs/>
        </w:rPr>
        <w:t>SD</w:t>
      </w:r>
      <w:r w:rsidR="00827247">
        <w:rPr>
          <w:iCs/>
          <w:vertAlign w:val="subscript"/>
        </w:rPr>
        <w:t>GCFR</w:t>
      </w:r>
      <w:r w:rsidR="001A7D58">
        <w:t xml:space="preserve"> = </w:t>
      </w:r>
      <w:r w:rsidR="00827247">
        <w:t>335</w:t>
      </w:r>
      <w:r w:rsidR="001A7D58" w:rsidRPr="0087034A">
        <w:t>.</w:t>
      </w:r>
      <w:r w:rsidR="00827247">
        <w:t xml:space="preserve">2; </w:t>
      </w:r>
      <w:r w:rsidR="00827247" w:rsidRPr="0087034A">
        <w:rPr>
          <w:i/>
          <w:iCs/>
        </w:rPr>
        <w:t>SD</w:t>
      </w:r>
      <w:r w:rsidR="00827247">
        <w:rPr>
          <w:iCs/>
          <w:vertAlign w:val="subscript"/>
        </w:rPr>
        <w:t>SWAFR</w:t>
      </w:r>
      <w:r w:rsidR="00827247">
        <w:t xml:space="preserve"> = 247.4</w:t>
      </w:r>
      <w:r w:rsidR="00496FAE">
        <w:t>; Table S</w:t>
      </w:r>
      <w:r w:rsidR="00496FAE" w:rsidRPr="00496FAE">
        <w:rPr>
          <w:highlight w:val="red"/>
        </w:rPr>
        <w:t>4</w:t>
      </w:r>
      <w:r w:rsidR="00496FAE">
        <w:t>a</w:t>
      </w:r>
      <w:r w:rsidR="001A7D58">
        <w:t>).</w:t>
      </w:r>
      <w:r w:rsidR="007F71F9">
        <w:rPr>
          <w:rFonts w:eastAsiaTheme="minorEastAsia" w:cstheme="majorBidi"/>
        </w:rPr>
        <w:t xml:space="preserve"> </w:t>
      </w:r>
      <w:r w:rsidR="001A7D58">
        <w:rPr>
          <w:rFonts w:eastAsiaTheme="minorEastAsia" w:cstheme="majorBidi"/>
        </w:rPr>
        <w:t xml:space="preserve">This </w:t>
      </w:r>
      <w:r w:rsidR="00A46153">
        <w:rPr>
          <w:rFonts w:eastAsiaTheme="minorEastAsia" w:cstheme="majorBidi"/>
        </w:rPr>
        <w:t>indicates</w:t>
      </w:r>
      <w:r w:rsidR="001A7D58">
        <w:rPr>
          <w:rFonts w:eastAsiaTheme="minorEastAsia" w:cstheme="majorBidi"/>
        </w:rPr>
        <w:t xml:space="preserve"> that </w:t>
      </w:r>
      <w:r w:rsidR="002644D2">
        <w:rPr>
          <w:rFonts w:eastAsiaTheme="minorEastAsia" w:cstheme="majorBidi"/>
        </w:rPr>
        <w:t xml:space="preserve">regional differences in the form of the </w:t>
      </w:r>
      <w:r w:rsidR="009E0429">
        <w:rPr>
          <w:rFonts w:eastAsiaTheme="minorEastAsia" w:cstheme="majorBidi"/>
        </w:rPr>
        <w:t xml:space="preserve">QDS-scale </w:t>
      </w:r>
      <w:r w:rsidR="002644D2">
        <w:rPr>
          <w:rFonts w:eastAsiaTheme="minorEastAsia" w:cstheme="majorBidi"/>
        </w:rPr>
        <w:t>species richness-heterogeneity relationship</w:t>
      </w:r>
      <w:r w:rsidR="00EB3F26">
        <w:t xml:space="preserve">, while statistically significant, </w:t>
      </w:r>
      <w:r w:rsidR="001A7D58">
        <w:rPr>
          <w:rFonts w:eastAsiaTheme="minorEastAsia" w:cstheme="majorBidi"/>
        </w:rPr>
        <w:t xml:space="preserve"> are </w:t>
      </w:r>
      <w:r w:rsidR="009B4280">
        <w:rPr>
          <w:rFonts w:eastAsiaTheme="minorEastAsia" w:cstheme="majorBidi"/>
        </w:rPr>
        <w:t>subtle</w:t>
      </w:r>
      <w:r w:rsidR="00B2312C">
        <w:rPr>
          <w:rFonts w:eastAsiaTheme="minorEastAsia" w:cstheme="majorBidi"/>
        </w:rPr>
        <w:t xml:space="preserve"> (</w:t>
      </w:r>
      <w:r w:rsidR="00B2312C" w:rsidRPr="00D43F6A">
        <w:rPr>
          <w:rFonts w:eastAsiaTheme="minorEastAsia" w:cstheme="majorBidi"/>
        </w:rPr>
        <w:t xml:space="preserve">see also Figure </w:t>
      </w:r>
      <w:r w:rsidR="00CE206A" w:rsidRPr="00496FAE">
        <w:rPr>
          <w:rFonts w:eastAsiaTheme="minorEastAsia" w:cstheme="majorBidi"/>
          <w:highlight w:val="red"/>
        </w:rPr>
        <w:t>3</w:t>
      </w:r>
      <w:r w:rsidR="00CE206A" w:rsidRPr="00D43F6A">
        <w:rPr>
          <w:rFonts w:eastAsiaTheme="minorEastAsia" w:cstheme="majorBidi"/>
        </w:rPr>
        <w:t>a</w:t>
      </w:r>
      <w:r w:rsidR="00B2312C">
        <w:rPr>
          <w:rFonts w:eastAsiaTheme="minorEastAsia" w:cstheme="majorBidi"/>
        </w:rPr>
        <w:t>)</w:t>
      </w:r>
      <w:r w:rsidR="001A7D58">
        <w:rPr>
          <w:rFonts w:eastAsiaTheme="minorEastAsia" w:cstheme="majorBidi"/>
        </w:rPr>
        <w:t>.</w:t>
      </w:r>
    </w:p>
    <w:p w14:paraId="6B93ECCA" w14:textId="3CF3318C" w:rsidR="00FC1C62" w:rsidRDefault="00B930DF">
      <w:pPr>
        <w:pStyle w:val="FirstParagraph"/>
      </w:pPr>
      <w:r w:rsidRPr="00F76134">
        <w:rPr>
          <w:highlight w:val="red"/>
        </w:rPr>
        <w:t xml:space="preserve">With the exception of pH at all spatial scales and elevation at the DS-scale, the partial </w:t>
      </w:r>
      <w:r w:rsidR="0064694B" w:rsidRPr="00F76134">
        <w:rPr>
          <w:highlight w:val="red"/>
        </w:rPr>
        <w:t xml:space="preserve">main </w:t>
      </w:r>
      <w:r w:rsidRPr="00F76134">
        <w:rPr>
          <w:highlight w:val="red"/>
        </w:rPr>
        <w:t xml:space="preserve">effects of all heterogeneity predictors retained in the optimal multiple regression models </w:t>
      </w:r>
      <w:r w:rsidR="00350FE5" w:rsidRPr="00F76134">
        <w:rPr>
          <w:highlight w:val="red"/>
        </w:rPr>
        <w:t>a</w:t>
      </w:r>
      <w:r w:rsidRPr="00F76134">
        <w:rPr>
          <w:highlight w:val="red"/>
        </w:rPr>
        <w:t>re consistently positive</w:t>
      </w:r>
      <w:r w:rsidR="00350FE5">
        <w:t xml:space="preserve">, </w:t>
      </w:r>
      <w:r w:rsidR="0064694B">
        <w:t>corroborating the</w:t>
      </w:r>
      <w:r w:rsidR="00350FE5">
        <w:t xml:space="preserve"> generally </w:t>
      </w:r>
      <w:r w:rsidR="0090296A">
        <w:t>positive</w:t>
      </w:r>
      <w:r w:rsidR="00350FE5">
        <w:t xml:space="preserve"> influence of heterogeneity on species richness</w:t>
      </w:r>
      <w:r w:rsidR="00684D2A">
        <w:t xml:space="preserve"> (Figure 4)</w:t>
      </w:r>
      <w:r w:rsidR="00350FE5">
        <w:t xml:space="preserve">. </w:t>
      </w:r>
      <w:r w:rsidR="00273B1A" w:rsidRPr="00273B1A">
        <w:rPr>
          <w:highlight w:val="yellow"/>
        </w:rPr>
        <w:t xml:space="preserve">[…] </w:t>
      </w:r>
      <w:r w:rsidR="0032574D" w:rsidRPr="00273B1A">
        <w:rPr>
          <w:highlight w:val="yellow"/>
        </w:rPr>
        <w:t>MAP which has the greatest explanatory power in all models (</w:t>
      </w:r>
      <w:r w:rsidR="00D17FCB" w:rsidRPr="00273B1A">
        <w:rPr>
          <w:highlight w:val="yellow"/>
        </w:rPr>
        <w:t>Table S</w:t>
      </w:r>
      <w:r w:rsidR="00D17FCB" w:rsidRPr="0087028D">
        <w:rPr>
          <w:highlight w:val="red"/>
        </w:rPr>
        <w:t>2</w:t>
      </w:r>
      <w:r w:rsidR="0032574D" w:rsidRPr="00273B1A">
        <w:rPr>
          <w:highlight w:val="yellow"/>
        </w:rPr>
        <w:t>)</w:t>
      </w:r>
      <w:r w:rsidR="00350FE5" w:rsidRPr="00273B1A">
        <w:rPr>
          <w:highlight w:val="yellow"/>
        </w:rPr>
        <w:t>.</w:t>
      </w:r>
      <w:r w:rsidR="00350FE5">
        <w:t xml:space="preserve"> </w:t>
      </w:r>
      <w:r w:rsidR="0028338C">
        <w:t xml:space="preserve">In contrast to </w:t>
      </w:r>
      <w:r w:rsidR="00237525">
        <w:t xml:space="preserve">the </w:t>
      </w:r>
      <w:r w:rsidR="006B7A26">
        <w:t xml:space="preserve">optimal </w:t>
      </w:r>
      <w:r>
        <w:t>ANCOVA</w:t>
      </w:r>
      <w:r w:rsidR="006B7A26">
        <w:t xml:space="preserve"> models, multiple</w:t>
      </w:r>
      <w:r w:rsidR="00350FE5">
        <w:t xml:space="preserve"> </w:t>
      </w:r>
      <w:r w:rsidR="00983D13">
        <w:t>regression</w:t>
      </w:r>
      <w:r w:rsidR="00350FE5">
        <w:t xml:space="preserve"> model</w:t>
      </w:r>
      <w:r w:rsidR="009F3EA3">
        <w:t xml:space="preserve">s </w:t>
      </w:r>
      <w:r w:rsidR="00473F34">
        <w:t>suggest</w:t>
      </w:r>
      <w:r w:rsidR="00D06C06">
        <w:t xml:space="preserve"> region-dependence </w:t>
      </w:r>
      <w:r w:rsidR="00262F02">
        <w:t xml:space="preserve">in the relationships of species dependence to environmental heterogeneity </w:t>
      </w:r>
      <w:r w:rsidR="00D06C06">
        <w:t>at all three spatial scales</w:t>
      </w:r>
      <w:r w:rsidR="003115F6">
        <w:t xml:space="preserve"> (Fig</w:t>
      </w:r>
      <w:r w:rsidR="00CA688A">
        <w:t xml:space="preserve">ure </w:t>
      </w:r>
      <w:r w:rsidR="00CA688A" w:rsidRPr="000B6F4D">
        <w:rPr>
          <w:highlight w:val="red"/>
        </w:rPr>
        <w:t>4</w:t>
      </w:r>
      <w:r w:rsidR="00CA688A">
        <w:t>)</w:t>
      </w:r>
      <w:r w:rsidR="00473F34">
        <w:t>. However,</w:t>
      </w:r>
      <w:r w:rsidR="003E77D9">
        <w:t xml:space="preserve"> the coefficients associated with the significant interaction terms are small in </w:t>
      </w:r>
      <w:r w:rsidR="00473F34">
        <w:t>magnitude</w:t>
      </w:r>
      <w:r w:rsidR="003E77D9">
        <w:t xml:space="preserve"> at </w:t>
      </w:r>
      <w:r w:rsidR="00473F34">
        <w:t xml:space="preserve">both </w:t>
      </w:r>
      <w:r w:rsidR="003E77D9">
        <w:t>the QDS- (54.2 to 65.8) and HDS-scale</w:t>
      </w:r>
      <w:r w:rsidR="0032574D">
        <w:t>s</w:t>
      </w:r>
      <w:r w:rsidR="003E77D9">
        <w:t xml:space="preserve"> (200.8, 210.8)</w:t>
      </w:r>
      <w:r w:rsidR="00EB3F26">
        <w:t>,</w:t>
      </w:r>
      <w:r w:rsidR="003E77D9">
        <w:t xml:space="preserve"> relative to the spread of residual species richness within each region (QDS: </w:t>
      </w:r>
      <w:r w:rsidR="003E77D9" w:rsidRPr="0087034A">
        <w:rPr>
          <w:i/>
          <w:iCs/>
        </w:rPr>
        <w:t>SD</w:t>
      </w:r>
      <w:r w:rsidR="003E77D9">
        <w:rPr>
          <w:iCs/>
          <w:vertAlign w:val="subscript"/>
        </w:rPr>
        <w:t>GCFR</w:t>
      </w:r>
      <w:r w:rsidR="003E77D9">
        <w:t xml:space="preserve"> = 315.5; </w:t>
      </w:r>
      <w:r w:rsidR="003E77D9" w:rsidRPr="0087034A">
        <w:rPr>
          <w:i/>
          <w:iCs/>
        </w:rPr>
        <w:t>SD</w:t>
      </w:r>
      <w:r w:rsidR="003E77D9">
        <w:rPr>
          <w:iCs/>
          <w:vertAlign w:val="subscript"/>
        </w:rPr>
        <w:t>SWAFR</w:t>
      </w:r>
      <w:r w:rsidR="003E77D9">
        <w:t xml:space="preserve"> = 230.1; HDS: </w:t>
      </w:r>
      <w:r w:rsidR="003E77D9" w:rsidRPr="0087034A">
        <w:rPr>
          <w:i/>
          <w:iCs/>
        </w:rPr>
        <w:t>SD</w:t>
      </w:r>
      <w:r w:rsidR="003E77D9">
        <w:rPr>
          <w:iCs/>
          <w:vertAlign w:val="subscript"/>
        </w:rPr>
        <w:t>GCFR</w:t>
      </w:r>
      <w:r w:rsidR="003E77D9">
        <w:t xml:space="preserve"> = </w:t>
      </w:r>
      <w:r w:rsidR="00473F34">
        <w:t>540.2</w:t>
      </w:r>
      <w:r w:rsidR="003E77D9">
        <w:t xml:space="preserve">; </w:t>
      </w:r>
      <w:r w:rsidR="003E77D9" w:rsidRPr="0087034A">
        <w:rPr>
          <w:i/>
          <w:iCs/>
        </w:rPr>
        <w:t>SD</w:t>
      </w:r>
      <w:r w:rsidR="003E77D9">
        <w:rPr>
          <w:iCs/>
          <w:vertAlign w:val="subscript"/>
        </w:rPr>
        <w:t>SWAFR</w:t>
      </w:r>
      <w:r w:rsidR="003E77D9">
        <w:t xml:space="preserve"> = </w:t>
      </w:r>
      <w:r w:rsidR="00473F34">
        <w:t>337.3</w:t>
      </w:r>
      <w:r w:rsidR="00DF3A9D">
        <w:t>; Table S</w:t>
      </w:r>
      <w:r w:rsidR="00DF3A9D" w:rsidRPr="00DF3A9D">
        <w:rPr>
          <w:highlight w:val="red"/>
        </w:rPr>
        <w:t>4</w:t>
      </w:r>
      <w:r w:rsidR="007D6DC1">
        <w:t>a,b</w:t>
      </w:r>
      <w:r w:rsidR="003E77D9">
        <w:t>)</w:t>
      </w:r>
      <w:r w:rsidR="00473F34">
        <w:t>. As before, this suggests that regional differences in the relationship of species richness to heterogeneity</w:t>
      </w:r>
      <w:r w:rsidR="000B2398">
        <w:t xml:space="preserve"> at these scales</w:t>
      </w:r>
      <w:r w:rsidR="00473F34">
        <w:t xml:space="preserve">, while statistically significant, are subtle. At the DS-scale, however, the </w:t>
      </w:r>
      <w:r w:rsidR="00C96F57">
        <w:t xml:space="preserve">significant </w:t>
      </w:r>
      <w:r w:rsidR="00473F34">
        <w:t>coefficients are</w:t>
      </w:r>
      <w:r w:rsidR="0032574D">
        <w:t xml:space="preserve"> </w:t>
      </w:r>
      <w:r w:rsidR="00C96F57">
        <w:t>large (500.0 to 1622.9) relative to the spread of residual species richness within each region (</w:t>
      </w:r>
      <w:r w:rsidR="00C96F57" w:rsidRPr="0087034A">
        <w:rPr>
          <w:i/>
          <w:iCs/>
        </w:rPr>
        <w:t>SD</w:t>
      </w:r>
      <w:r w:rsidR="00C96F57">
        <w:rPr>
          <w:iCs/>
          <w:vertAlign w:val="subscript"/>
        </w:rPr>
        <w:t>GCFR</w:t>
      </w:r>
      <w:r w:rsidR="00C96F57">
        <w:t xml:space="preserve"> = 638.4; </w:t>
      </w:r>
      <w:r w:rsidR="00C96F57" w:rsidRPr="0087034A">
        <w:rPr>
          <w:i/>
          <w:iCs/>
        </w:rPr>
        <w:t>SD</w:t>
      </w:r>
      <w:r w:rsidR="00C96F57">
        <w:rPr>
          <w:iCs/>
          <w:vertAlign w:val="subscript"/>
        </w:rPr>
        <w:t>SWAFR</w:t>
      </w:r>
      <w:r w:rsidR="00C96F57">
        <w:t xml:space="preserve"> = 353.9</w:t>
      </w:r>
      <w:r w:rsidR="007144CE">
        <w:t>; Table S</w:t>
      </w:r>
      <w:r w:rsidR="007144CE" w:rsidRPr="007144CE">
        <w:rPr>
          <w:highlight w:val="red"/>
        </w:rPr>
        <w:t>4</w:t>
      </w:r>
      <w:r w:rsidR="007144CE">
        <w:t>c</w:t>
      </w:r>
      <w:r w:rsidR="00C96F57">
        <w:t>)</w:t>
      </w:r>
      <w:r w:rsidR="0032574D">
        <w:t xml:space="preserve">. </w:t>
      </w:r>
      <w:r w:rsidR="00C96F57" w:rsidRPr="0049586B">
        <w:rPr>
          <w:highlight w:val="red"/>
        </w:rPr>
        <w:t xml:space="preserve">Where the </w:t>
      </w:r>
      <w:r w:rsidR="00230147" w:rsidRPr="0049586B">
        <w:rPr>
          <w:highlight w:val="red"/>
        </w:rPr>
        <w:t xml:space="preserve">significant </w:t>
      </w:r>
      <w:r w:rsidR="00C96F57" w:rsidRPr="0049586B">
        <w:rPr>
          <w:highlight w:val="red"/>
        </w:rPr>
        <w:t>negative coefficients</w:t>
      </w:r>
      <w:r w:rsidR="00230147" w:rsidRPr="0049586B">
        <w:rPr>
          <w:highlight w:val="red"/>
        </w:rPr>
        <w:t xml:space="preserve"> associated with</w:t>
      </w:r>
      <w:r w:rsidR="00C96F57" w:rsidRPr="0049586B">
        <w:rPr>
          <w:highlight w:val="red"/>
        </w:rPr>
        <w:t xml:space="preserve"> surface T and clay heterogeneity </w:t>
      </w:r>
      <w:r w:rsidR="00230147" w:rsidRPr="0049586B">
        <w:rPr>
          <w:highlight w:val="red"/>
        </w:rPr>
        <w:t xml:space="preserve">imply that these variables </w:t>
      </w:r>
      <w:r w:rsidR="00C96F57" w:rsidRPr="0049586B">
        <w:rPr>
          <w:highlight w:val="red"/>
        </w:rPr>
        <w:t xml:space="preserve">exert a greater positive influence on species richness in the GCFR </w:t>
      </w:r>
      <w:r w:rsidR="00230147" w:rsidRPr="0049586B">
        <w:rPr>
          <w:highlight w:val="red"/>
        </w:rPr>
        <w:t>than</w:t>
      </w:r>
      <w:r w:rsidR="00C96F57" w:rsidRPr="0049586B">
        <w:rPr>
          <w:highlight w:val="red"/>
        </w:rPr>
        <w:t xml:space="preserve"> in the SWAFR, the positive coefficients </w:t>
      </w:r>
      <w:r w:rsidR="00230147" w:rsidRPr="0049586B">
        <w:rPr>
          <w:highlight w:val="red"/>
        </w:rPr>
        <w:t>associated with elevation and pH</w:t>
      </w:r>
      <w:r w:rsidR="00FC1C62" w:rsidRPr="0049586B">
        <w:rPr>
          <w:highlight w:val="red"/>
        </w:rPr>
        <w:t xml:space="preserve"> heterogeneity</w:t>
      </w:r>
      <w:r w:rsidR="00230147">
        <w:t xml:space="preserve"> have the effect of cancelling (in the SWAFR) the effects of these variables</w:t>
      </w:r>
      <w:r w:rsidR="00EE7F70">
        <w:t xml:space="preserve"> estimated in the GCFR</w:t>
      </w:r>
      <w:r w:rsidR="00230147">
        <w:t xml:space="preserve">. </w:t>
      </w:r>
    </w:p>
    <w:p w14:paraId="2C47BF37" w14:textId="32F5307F" w:rsidR="00350FE5" w:rsidRDefault="00E81245">
      <w:pPr>
        <w:pStyle w:val="FirstParagraph"/>
      </w:pPr>
      <w:r>
        <w:t>That the coefficients of determi</w:t>
      </w:r>
      <w:r w:rsidR="006F4CB8">
        <w:t>nation associated with the opti</w:t>
      </w:r>
      <w:r>
        <w:t>mum regression models</w:t>
      </w:r>
      <w:r w:rsidR="006F4CB8">
        <w:t xml:space="preserve"> (Figure </w:t>
      </w:r>
      <w:r w:rsidR="006F4CB8" w:rsidRPr="000E0E58">
        <w:rPr>
          <w:highlight w:val="red"/>
        </w:rPr>
        <w:t>4</w:t>
      </w:r>
      <w:r w:rsidR="00BA3932">
        <w:t xml:space="preserve">: </w:t>
      </w:r>
      <w:r w:rsidR="00BA3932" w:rsidRPr="00095788">
        <w:rPr>
          <w:i/>
          <w:iCs/>
        </w:rPr>
        <w:t>R</w:t>
      </w:r>
      <w:r w:rsidR="00BA3932">
        <w:rPr>
          <w:vertAlign w:val="superscript"/>
        </w:rPr>
        <w:t>2</w:t>
      </w:r>
      <w:r w:rsidR="00BA3932">
        <w:t xml:space="preserve"> = 0.24, 0.33 and 0.61</w:t>
      </w:r>
      <w:r w:rsidR="006F4CB8">
        <w:t>)</w:t>
      </w:r>
      <w:r>
        <w:t xml:space="preserve"> </w:t>
      </w:r>
      <w:r w:rsidR="006F4CB8">
        <w:t>are consistently</w:t>
      </w:r>
      <w:r>
        <w:t xml:space="preserve"> greate</w:t>
      </w:r>
      <w:r w:rsidR="006F4CB8">
        <w:t xml:space="preserve">r than those associated with the optimal ANCOVA models based on PC1 (Figure </w:t>
      </w:r>
      <w:r w:rsidR="006F4CB8" w:rsidRPr="000E0E58">
        <w:rPr>
          <w:highlight w:val="red"/>
        </w:rPr>
        <w:t>3</w:t>
      </w:r>
      <w:r w:rsidR="00BA3932">
        <w:t xml:space="preserve">: </w:t>
      </w:r>
      <w:r w:rsidR="00BA3932" w:rsidRPr="00095788">
        <w:rPr>
          <w:i/>
          <w:iCs/>
        </w:rPr>
        <w:t>R</w:t>
      </w:r>
      <w:r w:rsidR="00BA3932">
        <w:rPr>
          <w:vertAlign w:val="superscript"/>
        </w:rPr>
        <w:t>2</w:t>
      </w:r>
      <w:r w:rsidR="00BA3932">
        <w:t xml:space="preserve"> = 0.14, 0.19 and 0.28</w:t>
      </w:r>
      <w:r w:rsidR="006F4CB8">
        <w:t xml:space="preserve">) </w:t>
      </w:r>
      <w:r w:rsidR="0090296A">
        <w:t xml:space="preserve">is because </w:t>
      </w:r>
      <w:r w:rsidR="006F4CB8">
        <w:t xml:space="preserve">PC1 </w:t>
      </w:r>
      <w:r w:rsidR="0090296A">
        <w:t xml:space="preserve">does not </w:t>
      </w:r>
      <w:r w:rsidR="006F4CB8">
        <w:t xml:space="preserve"> capture </w:t>
      </w:r>
      <w:r w:rsidR="000075FC">
        <w:t xml:space="preserve">some </w:t>
      </w:r>
      <w:r w:rsidR="0090296A">
        <w:t xml:space="preserve">environmental heterogeneity </w:t>
      </w:r>
      <w:r w:rsidR="006F4CB8">
        <w:t>relevant to the prediction of species richness.</w:t>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3B4BD914" w14:textId="78A29AD1" w:rsidR="00D06C06" w:rsidRDefault="00390A5D" w:rsidP="00C47FA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B4B9F" w:rsidRPr="005D74C8">
        <w:t xml:space="preserve">Figure </w:t>
      </w:r>
      <w:r w:rsidR="001B4B9F" w:rsidRPr="00E42B45">
        <w:rPr>
          <w:highlight w:val="red"/>
        </w:rPr>
        <w:t>5</w:t>
      </w:r>
      <w:r w:rsidR="005D74C8" w:rsidRPr="005D74C8">
        <w:t>e–h</w:t>
      </w:r>
      <w:r w:rsidR="00E42B45">
        <w:t>,</w:t>
      </w:r>
      <w:r w:rsidR="001B4B9F" w:rsidRPr="00514C5C">
        <w:t xml:space="preserve"> </w:t>
      </w:r>
      <w:r w:rsidR="004C30F1" w:rsidRPr="00514C5C">
        <w:t>S</w:t>
      </w:r>
      <w:r w:rsidR="00514C5C" w:rsidRPr="00E42B45">
        <w:rPr>
          <w:highlight w:val="red"/>
        </w:rPr>
        <w:t>5</w:t>
      </w:r>
      <w:r w:rsidR="00514C5C" w:rsidRPr="00514C5C">
        <w:t>e–h</w:t>
      </w:r>
      <w:r w:rsidR="00E42B45">
        <w:t>,</w:t>
      </w:r>
      <w:r w:rsidR="00514C5C" w:rsidRPr="00514C5C">
        <w:t xml:space="preserve"> S</w:t>
      </w:r>
      <w:r w:rsidR="00514C5C" w:rsidRPr="00E42B45">
        <w:rPr>
          <w:highlight w:val="red"/>
        </w:rPr>
        <w:t>6</w:t>
      </w:r>
      <w:r w:rsidR="00514C5C" w:rsidRPr="00514C5C">
        <w:t>e–h</w:t>
      </w:r>
      <w:r w:rsidR="001B4B9F" w:rsidRPr="00514C5C">
        <w:t>)</w:t>
      </w:r>
      <w:r w:rsidR="006B7A26" w:rsidRPr="00514C5C">
        <w:t>.</w:t>
      </w:r>
      <w:r w:rsidR="006B7A26">
        <w:t xml:space="preserve"> For both the GCFR and SWAFR, outliers </w:t>
      </w:r>
      <w:r w:rsidR="00123A7A">
        <w:t>a</w:t>
      </w:r>
      <w:r w:rsidR="006B7A26">
        <w:t>r</w:t>
      </w:r>
      <w:r w:rsidR="00C64450">
        <w:t xml:space="preserve">e geographically clustered, in areas corresponding to recognized diversity </w:t>
      </w:r>
      <w:proofErr w:type="spellStart"/>
      <w:r w:rsidR="00C64450">
        <w:t>centres</w:t>
      </w:r>
      <w:proofErr w:type="spellEnd"/>
      <w:r w:rsidR="007D7372">
        <w:t xml:space="preserve"> (Figure S</w:t>
      </w:r>
      <w:r w:rsidR="007D7372" w:rsidRPr="00D9172D">
        <w:rPr>
          <w:highlight w:val="red"/>
        </w:rPr>
        <w:t>8</w:t>
      </w:r>
      <w:r w:rsidR="007D7372">
        <w:t>,</w:t>
      </w:r>
      <w:r w:rsidR="00D9172D">
        <w:t xml:space="preserve"> </w:t>
      </w:r>
      <w:r w:rsidR="00534FEC">
        <w:t>S</w:t>
      </w:r>
      <w:r w:rsidR="007D7372" w:rsidRPr="00D9172D">
        <w:rPr>
          <w:highlight w:val="red"/>
        </w:rPr>
        <w:t>9</w:t>
      </w:r>
      <w:r w:rsidR="007D7372">
        <w:t>)</w:t>
      </w:r>
      <w:r w:rsidR="00C64450">
        <w:t xml:space="preserve">. At the QDS-scale, for example, GCFR outliers </w:t>
      </w:r>
      <w:r w:rsidR="00123A7A">
        <w:t>a</w:t>
      </w:r>
      <w:r w:rsidR="00C64450">
        <w:t>re concentrated in the Kogelberg-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Lesueur, Perth, Stirling-Albany and Fitzgerald River </w:t>
      </w:r>
      <w:r w:rsidR="0028496B">
        <w:t>area</w:t>
      </w:r>
      <w:r w:rsidR="00C64450">
        <w:t>s.</w:t>
      </w:r>
      <w:r w:rsidR="006B0D68">
        <w:t xml:space="preserve"> </w:t>
      </w:r>
      <w:r w:rsidR="00123A7A">
        <w:t xml:space="preserve">Fewer hotspots are </w:t>
      </w:r>
      <w:r w:rsidR="00A57067">
        <w:t xml:space="preserve">necessarily </w:t>
      </w:r>
      <w:r w:rsidR="00123A7A">
        <w:t>resolved a</w:t>
      </w:r>
      <w:r w:rsidR="006B0D68">
        <w:t xml:space="preserve">t the HDS-scale </w:t>
      </w:r>
      <w:r w:rsidR="00123A7A">
        <w:t>(i.e. the</w:t>
      </w:r>
      <w:r w:rsidR="006B0D68">
        <w:t xml:space="preserve"> Kogelberg-Hottentots</w:t>
      </w:r>
      <w:r w:rsidR="000C33EC">
        <w:t>-</w:t>
      </w:r>
      <w:r w:rsidR="006B0D68">
        <w:t xml:space="preserve">Holland </w:t>
      </w:r>
      <w:r w:rsidR="0028496B">
        <w:t>area</w:t>
      </w:r>
      <w:r w:rsidR="006B0D68">
        <w:t xml:space="preserve"> in the GCFR and the Perth </w:t>
      </w:r>
      <w:r w:rsidR="0028496B">
        <w:t>area</w:t>
      </w:r>
      <w:r w:rsidR="006B0D68">
        <w:t xml:space="preserve"> in the SWAFR</w:t>
      </w:r>
      <w:r w:rsidR="00123A7A">
        <w:t>) and only one a</w:t>
      </w:r>
      <w:r w:rsidR="000C33EC">
        <w:t>t</w:t>
      </w:r>
      <w:r w:rsidR="001B4B9F">
        <w:t xml:space="preserve"> </w:t>
      </w:r>
      <w:r w:rsidR="006B0D68">
        <w:t xml:space="preserve">the DS-scal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w:t>
      </w:r>
      <w:r w:rsidR="00F674A6">
        <w:t xml:space="preserve">PC1-based </w:t>
      </w:r>
      <w:r w:rsidR="003047D0">
        <w:t xml:space="preserve">ANCOVA </w:t>
      </w:r>
      <w:r w:rsidR="00C1212C">
        <w:t>(Figure S</w:t>
      </w:r>
      <w:r w:rsidR="00C1212C" w:rsidRPr="00C1212C">
        <w:rPr>
          <w:highlight w:val="red"/>
        </w:rPr>
        <w:t>11</w:t>
      </w:r>
      <w:r w:rsidR="00C1212C">
        <w:t xml:space="preserve">) </w:t>
      </w:r>
      <w:r w:rsidR="003047D0">
        <w:t>and multiple regression</w:t>
      </w:r>
      <w:r w:rsidR="00301369">
        <w:t>s</w:t>
      </w:r>
      <w:r w:rsidR="003047D0">
        <w:t xml:space="preserve"> </w:t>
      </w:r>
      <w:r w:rsidR="0081543B">
        <w:t>(</w:t>
      </w:r>
      <w:r w:rsidR="00C1212C">
        <w:t>Figure</w:t>
      </w:r>
      <w:r w:rsidR="0081543B">
        <w:t xml:space="preserve"> S</w:t>
      </w:r>
      <w:r w:rsidR="00C1212C" w:rsidRPr="00C1212C">
        <w:rPr>
          <w:highlight w:val="red"/>
        </w:rPr>
        <w:t>10</w:t>
      </w:r>
      <w:r w:rsidR="0081543B">
        <w:t xml:space="preserve">) </w:t>
      </w:r>
      <w:r w:rsidR="003047D0">
        <w:t xml:space="preserve">yielded </w:t>
      </w:r>
      <w:r w:rsidR="00C4302C">
        <w:t xml:space="preserve">qualitatively similar </w:t>
      </w:r>
      <w:r w:rsidR="003047D0">
        <w:t>models</w:t>
      </w:r>
      <w:r w:rsidR="00EC5B19">
        <w:t xml:space="preserve"> </w:t>
      </w:r>
      <w:r w:rsidR="00EF067C">
        <w:t xml:space="preserve">as before, but </w:t>
      </w:r>
      <w:r w:rsidR="00EC5B19">
        <w:t xml:space="preserve">generally </w:t>
      </w:r>
      <w:r w:rsidR="00FC7DE5">
        <w:t xml:space="preserve">with slightly </w:t>
      </w:r>
      <w:r w:rsidR="00EC5B19">
        <w:t>improved coefficients of determination</w:t>
      </w:r>
      <w:r w:rsidR="0081543B">
        <w:t xml:space="preserve">. </w:t>
      </w:r>
      <w:r w:rsidR="002531F6">
        <w:t>[</w:t>
      </w:r>
      <w:r w:rsidR="00F4584C" w:rsidRPr="00F4584C">
        <w:rPr>
          <w:highlight w:val="yellow"/>
        </w:rPr>
        <w:t>Mention/describe:</w:t>
      </w:r>
      <w:r w:rsidR="00F4584C">
        <w:t xml:space="preserve"> </w:t>
      </w:r>
      <w:r w:rsidR="002531F6" w:rsidRPr="002531F6">
        <w:rPr>
          <w:highlight w:val="yellow"/>
        </w:rPr>
        <w:t>F-test results</w:t>
      </w:r>
      <w:r w:rsidR="008B06C2">
        <w:rPr>
          <w:highlight w:val="yellow"/>
        </w:rPr>
        <w:t xml:space="preserve"> for SD of residuals</w:t>
      </w:r>
      <w:r w:rsidR="00CF6CA1">
        <w:t xml:space="preserve"> (</w:t>
      </w:r>
      <w:r w:rsidR="00272EF5" w:rsidRPr="006208D8">
        <w:rPr>
          <w:highlight w:val="yellow"/>
        </w:rPr>
        <w:t>Table S</w:t>
      </w:r>
      <w:r w:rsidR="00272EF5" w:rsidRPr="00BF37B7">
        <w:rPr>
          <w:highlight w:val="red"/>
        </w:rPr>
        <w:t>4</w:t>
      </w:r>
      <w:r w:rsidR="00CF6CA1">
        <w:t>)</w:t>
      </w:r>
      <w:r w:rsidR="002531F6">
        <w:t>]</w:t>
      </w:r>
    </w:p>
    <w:p w14:paraId="573F5A1A" w14:textId="04268AD5" w:rsidR="00F8593E" w:rsidRDefault="00DD7307">
      <w:pPr>
        <w:pStyle w:val="Heading1"/>
        <w:spacing w:line="240" w:lineRule="auto"/>
      </w:pPr>
      <w:r>
        <w:t>4</w:t>
      </w:r>
      <w:r w:rsidR="00765FAE">
        <w:t>:</w:t>
      </w:r>
      <w:r>
        <w:t xml:space="preserve"> </w:t>
      </w:r>
      <w:r w:rsidR="00F8593E" w:rsidRPr="00891FE6">
        <w:t>Discussion</w:t>
      </w:r>
    </w:p>
    <w:p w14:paraId="6DC64564" w14:textId="37D27DB3" w:rsidR="001E1442" w:rsidRDefault="006A4B08" w:rsidP="002C20EB">
      <w:pPr>
        <w:pStyle w:val="BodyText"/>
        <w:tabs>
          <w:tab w:val="left" w:pos="6189"/>
        </w:tabs>
      </w:pPr>
      <w:bookmarkStart w:id="11" w:name="tables"/>
      <w:r>
        <w:t>Consistent with a recent meta-analysis identifying environmental heterogeneity as a universal driver of species richness</w:t>
      </w:r>
      <w:r w:rsidR="00DD5CB7">
        <w:t xml:space="preserve"> </w:t>
      </w:r>
      <w:r w:rsidR="00DD5CB7">
        <w:fldChar w:fldCharType="begin" w:fldLock="1"/>
      </w:r>
      <w:r w:rsidR="002A7F32">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Gerstner, &amp; Kreft, 2014)","plainTextFormattedCitation":"(Stein, Gerstner, &amp; Kreft, 2014)","previouslyFormattedCitation":"(Stein, Gerstner, &amp; Kreft, 2014)"},"properties":{"noteIndex":0},"schema":"https://github.com/citation-style-language/schema/raw/master/csl-citation.json"}</w:instrText>
      </w:r>
      <w:r w:rsidR="00DD5CB7">
        <w:fldChar w:fldCharType="separate"/>
      </w:r>
      <w:r w:rsidR="00DD5CB7" w:rsidRPr="00DD5CB7">
        <w:rPr>
          <w:noProof/>
        </w:rPr>
        <w:t>(Stein, Gerstner, &amp; Kreft, 2014)</w:t>
      </w:r>
      <w:r w:rsidR="00DD5CB7">
        <w:fldChar w:fldCharType="end"/>
      </w:r>
      <w:r>
        <w:t xml:space="preserve">, </w:t>
      </w:r>
      <w:r w:rsidR="00186541">
        <w:t>we found</w:t>
      </w:r>
      <w:r w:rsidR="00925DAC">
        <w:t xml:space="preserve"> heterogeneity to have a </w:t>
      </w:r>
      <w:r w:rsidR="00925DAC">
        <w:lastRenderedPageBreak/>
        <w:t>consistently positive influence on species richness in the GCFR and SWAFR.</w:t>
      </w:r>
      <w:r w:rsidR="003A63A6">
        <w:t xml:space="preserve"> </w:t>
      </w:r>
      <w:r w:rsidR="006435FF">
        <w:t xml:space="preserve">Except for the </w:t>
      </w:r>
      <w:r w:rsidR="00A2083E">
        <w:t xml:space="preserve">partial </w:t>
      </w:r>
      <w:r w:rsidR="007A7C1E">
        <w:t>coefficient</w:t>
      </w:r>
      <w:r w:rsidR="006435FF">
        <w:t>s of pH and elevation</w:t>
      </w:r>
      <w:r w:rsidR="00D839BD" w:rsidRPr="00D839BD">
        <w:t xml:space="preserve"> </w:t>
      </w:r>
      <w:r w:rsidR="00D839BD">
        <w:t>in the multiple regressions</w:t>
      </w:r>
      <w:r w:rsidR="006435FF">
        <w:t xml:space="preserve">, </w:t>
      </w:r>
      <w:r w:rsidR="006435FF" w:rsidRPr="003264AF">
        <w:rPr>
          <w:highlight w:val="red"/>
        </w:rPr>
        <w:t xml:space="preserve">which </w:t>
      </w:r>
      <w:r w:rsidR="00DB42AF" w:rsidRPr="003264AF">
        <w:rPr>
          <w:highlight w:val="red"/>
        </w:rPr>
        <w:t>a</w:t>
      </w:r>
      <w:r w:rsidR="006435FF" w:rsidRPr="003264AF">
        <w:rPr>
          <w:highlight w:val="red"/>
        </w:rPr>
        <w:t>re negative on account of their collinearity with other variables</w:t>
      </w:r>
      <w:r w:rsidR="006435FF">
        <w:t xml:space="preserve">, all </w:t>
      </w:r>
      <w:r w:rsidR="00186541">
        <w:t xml:space="preserve">significant </w:t>
      </w:r>
      <w:r w:rsidR="006435FF">
        <w:t>coefficients associated with environmental heterogeneity</w:t>
      </w:r>
      <w:r w:rsidR="002376C5">
        <w:t xml:space="preserve"> terms</w:t>
      </w:r>
      <w:r w:rsidR="006435FF">
        <w:t xml:space="preserve"> in our </w:t>
      </w:r>
      <w:r w:rsidR="00186541">
        <w:t xml:space="preserve">ANCOVA and multiple regression </w:t>
      </w:r>
      <w:r w:rsidR="006435FF">
        <w:t xml:space="preserve">models </w:t>
      </w:r>
      <w:r w:rsidR="00DB42AF">
        <w:t>a</w:t>
      </w:r>
      <w:r w:rsidR="006435FF">
        <w:t>re positive. 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proofErr w:type="spellStart"/>
      <w:r w:rsidR="007A7C1E" w:rsidRPr="00DD5CB7">
        <w:rPr>
          <w:highlight w:val="green"/>
        </w:rPr>
        <w:t>Allouche</w:t>
      </w:r>
      <w:proofErr w:type="spellEnd"/>
      <w:r w:rsidR="007A7C1E" w:rsidRPr="00DD5CB7">
        <w:rPr>
          <w:highlight w:val="green"/>
        </w:rPr>
        <w:t xml:space="preserve"> et al.</w:t>
      </w:r>
      <w:r w:rsidR="00DD5CB7">
        <w:rPr>
          <w:highlight w:val="green"/>
        </w:rPr>
        <w:t>,</w:t>
      </w:r>
      <w:r w:rsidR="007A7C1E" w:rsidRPr="00DD5CB7">
        <w:rPr>
          <w:highlight w:val="green"/>
        </w:rPr>
        <w:t xml:space="preserve"> 2012</w:t>
      </w:r>
      <w:r w:rsidR="007A7C1E">
        <w:t xml:space="preserve">; </w:t>
      </w:r>
      <w:proofErr w:type="spellStart"/>
      <w:r w:rsidR="007A7C1E" w:rsidRPr="00DD5CB7">
        <w:rPr>
          <w:highlight w:val="green"/>
        </w:rPr>
        <w:t>Carnicer</w:t>
      </w:r>
      <w:proofErr w:type="spellEnd"/>
      <w:r w:rsidR="007A7C1E" w:rsidRPr="00DD5CB7">
        <w:rPr>
          <w:highlight w:val="green"/>
        </w:rPr>
        <w:t xml:space="preserve"> et al.</w:t>
      </w:r>
      <w:r w:rsidR="00DD5CB7">
        <w:rPr>
          <w:highlight w:val="green"/>
        </w:rPr>
        <w:t>,</w:t>
      </w:r>
      <w:r w:rsidR="007A7C1E" w:rsidRPr="00DD5CB7">
        <w:rPr>
          <w:highlight w:val="green"/>
        </w:rPr>
        <w:t xml:space="preserve"> 2013</w:t>
      </w:r>
      <w:r w:rsidR="007A7C1E">
        <w:t>)</w:t>
      </w:r>
      <w:r w:rsidR="00004BFE">
        <w:t xml:space="preserve">. </w:t>
      </w:r>
      <w:r w:rsidR="002376C5">
        <w:t xml:space="preserve">Additionally, and </w:t>
      </w:r>
      <w:r w:rsidR="00670FB5">
        <w:t xml:space="preserve">also </w:t>
      </w:r>
      <w:r w:rsidR="00D13C71">
        <w:t xml:space="preserve">consistent with </w:t>
      </w:r>
      <w:r w:rsidR="00D13C71" w:rsidRPr="00DD5CB7">
        <w:rPr>
          <w:highlight w:val="yellow"/>
        </w:rPr>
        <w:t>Stein et al. (2014)</w:t>
      </w:r>
      <w:r w:rsidR="00D13C71">
        <w:t>,</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r w:rsidR="002A7F32">
        <w:fldChar w:fldCharType="begin" w:fldLock="1"/>
      </w:r>
      <w:r w:rsidR="00DB4E25">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mendeley":{"formattedCitation":"(Wüest, Boucher, Bouchenak-Khelladi, Karger, &amp; Linder, 2019)","plainTextFormattedCitation":"(Wüest, Boucher, Bouchenak-Khelladi, Karger, &amp; Linder, 2019)","previouslyFormattedCitation":"(Wüest, Boucher, Bouchenak-Khelladi, Karger, &amp; Linder, 2019)"},"properties":{"noteIndex":0},"schema":"https://github.com/citation-style-language/schema/raw/master/csl-citation.json"}</w:instrText>
      </w:r>
      <w:r w:rsidR="002A7F32">
        <w:fldChar w:fldCharType="separate"/>
      </w:r>
      <w:r w:rsidR="002A7F32" w:rsidRPr="002A7F32">
        <w:rPr>
          <w:noProof/>
        </w:rPr>
        <w:t>(Wüest, Boucher, Bouchenak-Khelladi, Karger, &amp; Linder, 2019)</w:t>
      </w:r>
      <w:r w:rsidR="002A7F32">
        <w:fldChar w:fldCharType="end"/>
      </w:r>
      <w:r w:rsidR="001F0A16">
        <w:t xml:space="preserve">, </w:t>
      </w:r>
      <w:r w:rsidR="00485517">
        <w:t>and so facilitate stronger heterogeneity-species richness relationships (</w:t>
      </w:r>
      <w:r w:rsidR="000F6938" w:rsidRPr="00BA0C44">
        <w:rPr>
          <w:highlight w:val="green"/>
        </w:rPr>
        <w:t>V</w:t>
      </w:r>
      <w:r w:rsidR="00485517" w:rsidRPr="00BA0C44">
        <w:rPr>
          <w:highlight w:val="green"/>
        </w:rPr>
        <w:t>an Rensburg et al.</w:t>
      </w:r>
      <w:r w:rsidR="00BA0C44">
        <w:rPr>
          <w:highlight w:val="green"/>
        </w:rPr>
        <w:t>,</w:t>
      </w:r>
      <w:r w:rsidR="00485517" w:rsidRPr="00BA0C44">
        <w:rPr>
          <w:highlight w:val="green"/>
        </w:rPr>
        <w:t xml:space="preserve"> 2002</w:t>
      </w:r>
      <w:r w:rsidR="00485517">
        <w:t>)</w:t>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spatial scale of speciation (</w:t>
      </w:r>
      <w:r w:rsidR="00A22281" w:rsidRPr="001955B7">
        <w:rPr>
          <w:highlight w:val="yellow"/>
        </w:rPr>
        <w:t>Stein et al.</w:t>
      </w:r>
      <w:r w:rsidR="001955B7" w:rsidRPr="001955B7">
        <w:rPr>
          <w:highlight w:val="yellow"/>
        </w:rPr>
        <w:t>,</w:t>
      </w:r>
      <w:r w:rsidR="00A22281" w:rsidRPr="001955B7">
        <w:rPr>
          <w:highlight w:val="yellow"/>
        </w:rPr>
        <w:t xml:space="preserve"> 2014</w:t>
      </w:r>
      <w:r w:rsidR="00A22281">
        <w:t>)</w:t>
      </w:r>
      <w:r w:rsidR="00D839BD">
        <w:t xml:space="preserve">, </w:t>
      </w:r>
      <w:commentRangeStart w:id="12"/>
      <w:r w:rsidR="00D839BD">
        <w:t>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BE7B44">
        <w:t xml:space="preserve"> allopatric speci</w:t>
      </w:r>
      <w:r w:rsidR="00C85C59">
        <w:t>ation processes</w:t>
      </w:r>
      <w:r w:rsidR="00BE7B44">
        <w:t>.</w:t>
      </w:r>
      <w:commentRangeEnd w:id="12"/>
      <w:r w:rsidR="00A57067">
        <w:rPr>
          <w:rStyle w:val="CommentReference"/>
          <w:rFonts w:ascii="Times New Roman" w:hAnsiTheme="minorHAnsi"/>
        </w:rPr>
        <w:commentReference w:id="12"/>
      </w:r>
    </w:p>
    <w:p w14:paraId="3B792383" w14:textId="27C0FFEE"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w:t>
      </w:r>
      <w:r w:rsidR="00DB4E25">
        <w:fldChar w:fldCharType="begin" w:fldLock="1"/>
      </w:r>
      <w:r w:rsidR="00A353A2">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ş","given":"Ş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DB4E25">
        <w:fldChar w:fldCharType="separate"/>
      </w:r>
      <w:r w:rsidR="00DB4E25" w:rsidRPr="00DB4E25">
        <w:rPr>
          <w:noProof/>
        </w:rPr>
        <w:t xml:space="preserve">Cowling et al. </w:t>
      </w:r>
      <w:r w:rsidR="00DB4E25">
        <w:rPr>
          <w:noProof/>
        </w:rPr>
        <w:t>(</w:t>
      </w:r>
      <w:r w:rsidR="00DB4E25" w:rsidRPr="00DB4E25">
        <w:rPr>
          <w:noProof/>
        </w:rPr>
        <w:t>2015)</w:t>
      </w:r>
      <w:r w:rsidR="00DB4E25">
        <w:fldChar w:fldCharType="end"/>
      </w:r>
      <w:r w:rsidR="00DB4E25">
        <w:t xml:space="preserve"> </w:t>
      </w:r>
      <w:r w:rsidR="00B26384">
        <w:t>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In addition, the greater heterogeneity of the GCFR might facilitate denser species packing, through the provision of greater niche diversity, at a range of scales (</w:t>
      </w:r>
      <w:r w:rsidR="00E3070E" w:rsidRPr="00284163">
        <w:rPr>
          <w:highlight w:val="yellow"/>
        </w:rPr>
        <w:t>refs</w:t>
      </w:r>
      <w:r w:rsidR="00E3070E">
        <w:t xml:space="preserve">).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single-site endemic taxa in the Cape than in the Australian flora</w:t>
      </w:r>
      <w:r w:rsidR="002D7223">
        <w:t xml:space="preserve"> </w:t>
      </w:r>
      <w:r w:rsidR="002D7223">
        <w:fldChar w:fldCharType="begin" w:fldLock="1"/>
      </w:r>
      <w:r w:rsidR="00B1381E">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2D7223">
        <w:fldChar w:fldCharType="separate"/>
      </w:r>
      <w:r w:rsidR="002D7223" w:rsidRPr="002D7223">
        <w:rPr>
          <w:noProof/>
        </w:rPr>
        <w:t>(Linder, 2019)</w:t>
      </w:r>
      <w:r w:rsidR="002D7223">
        <w:fldChar w:fldCharType="end"/>
      </w:r>
      <w:r w:rsidR="0072106C">
        <w:t>.</w:t>
      </w:r>
    </w:p>
    <w:p w14:paraId="2B259CB7" w14:textId="5327B5AF"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resolution of </w:t>
      </w:r>
      <w:r w:rsidR="003362FE">
        <w:t>available</w:t>
      </w:r>
      <w:r w:rsidR="001F48A1">
        <w:t xml:space="preserve"> environmental layers. </w:t>
      </w:r>
      <w:r w:rsidR="00FD7934" w:rsidRPr="00E454E4">
        <w:rPr>
          <w:highlight w:val="green"/>
        </w:rPr>
        <w:t>Cramer et al. (2019)</w:t>
      </w:r>
      <w:r w:rsidR="00FD7934">
        <w:t>, for example, recently highlighted the superiority of locally-modelled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for the SWAFR.</w:t>
      </w:r>
      <w:r w:rsidR="0074652D">
        <w:t xml:space="preserve"> </w:t>
      </w:r>
      <w:r w:rsidR="00BD7A0C">
        <w:t>I</w:t>
      </w:r>
      <w:r w:rsidR="00F06213">
        <w:t xml:space="preserve">n any </w:t>
      </w:r>
      <w:r w:rsidR="001F48A1">
        <w:t>event</w:t>
      </w:r>
      <w:r w:rsidR="00F06213">
        <w:t xml:space="preserve">, </w:t>
      </w:r>
      <w:r w:rsidR="00BD7A0C">
        <w:t>d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B1381E">
        <w:fldChar w:fldCharType="begin" w:fldLock="1"/>
      </w:r>
      <w:r w:rsidR="00B1381E">
        <w:instrText>ADDIN CSL_CITATION {"citationItems":[{"id":"ITEM-1","itemData":{"DOI":"10.1111/jbi.13104","ISSN":"03050270","abstract":"Aim: To evaluate the relative importance of climatic versus soil data when predicting species distributions for Amazonian plants and to gain understanding of potential range shifts under climate change. Location: Amazon rain forest. Methods: We produced species distribution models (SDM) at 5-km spatial resolution for 42 plant species (trees, palms, lianas, monocot herbs and ferns) using species occurrence data from herbarium records and plot-based inventories. We modelled species distribution with Bayesian logistic regression using either climate data only, soil data only or climate and soil data together to estimate their relative predictive powers. For areas defined as unsuitable to species occurrence, we mapped the difference between the suitability predictions obtained with climate-only versus soil-only models to identify regions where climate and soil might restrict species ranges independently or jointly. Results: For 40 out of the 42 species, the best models included both climate and soil predictors. The models including only soil predictors performed better than the models including only climate predictors, but we still detected a drought-sensitive response for most of the species. Edaphic conditions were predicted to restrict species occurrence in the centre, the north-west and in the north-east of Amazonia, while the climatic conditions were identified as the restricting factor in the eastern Amazonia, at the border of Roraima and Venezuela and in the Andean foothills. Main conclusions: Our results revealed that soil data are a more important predictor than climate of plant species range in Amazonia. The strong control of species ranges by edaphic features might reduce species’ abilities to track suitable climate conditions under a drought-increase scenario. Future challenges are to improve the quality of soil data and couple them with process-based models to better predict species range dynamics under climate change.","author":[{"dropping-particle":"","family":"Figueiredo","given":"Fernando O. G.","non-dropping-particle":"","parse-names":false,"suffix":""},{"dropping-particle":"","family":"Zuquim","given":"Gabriela","non-dropping-particle":"","parse-names":false,"suffix":""},{"dropping-particle":"","family":"Tuomisto","given":"Hanna","non-dropping-particle":"","parse-names":false,"suffix":""},{"dropping-particle":"","family":"Moulatlet","given":"Gabriel M.","non-dropping-particle":"","parse-names":false,"suffix":""},{"dropping-particle":"","family":"Balslev","given":"Henrik","non-dropping-particle":"","parse-names":false,"suffix":""},{"dropping-particle":"","family":"Costa","given":"Flávia R. C.","non-dropping-particle":"","parse-names":false,"suffix":""}],"container-title":"Journal of Biogeography","id":"ITEM-1","issue":"1","issued":{"date-parts":[["2018","1"]]},"page":"190-200","title":"Beyond climate control on species range: The importance of soil data to predict distribution of Amazonian plant species","type":"article-journal","volume":"45"},"uris":["http://www.mendeley.com/documents/?uuid=dd7f1cad-89e6-43c8-8af6-238a4884191b"]}],"mendeley":{"formattedCitation":"(Figueiredo et al., 2018)","plainTextFormattedCitation":"(Figueiredo et al., 2018)","previouslyFormattedCitation":"(Figueiredo et al., 2018)"},"properties":{"noteIndex":0},"schema":"https://github.com/citation-style-language/schema/raw/master/csl-citation.json"}</w:instrText>
      </w:r>
      <w:r w:rsidR="00B1381E">
        <w:fldChar w:fldCharType="separate"/>
      </w:r>
      <w:r w:rsidR="00B1381E" w:rsidRPr="00B1381E">
        <w:rPr>
          <w:noProof/>
        </w:rPr>
        <w:t>(Figueiredo et al., 2018)</w:t>
      </w:r>
      <w:r w:rsidR="00B1381E">
        <w:fldChar w:fldCharType="end"/>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B1381E">
        <w:t xml:space="preserve"> </w:t>
      </w:r>
      <w:r w:rsidR="00B1381E">
        <w:fldChar w:fldCharType="begin" w:fldLock="1"/>
      </w:r>
      <w:r w:rsidR="00E74506">
        <w:instrText>ADDIN CSL_CITATION {"citationItems":[{"id":"ITEM-1","itemData":{"DOI":"10.1111/aec.12616","ISSN":"14429985","abstract":"The ability of plants to survive drought or waterlogging constitutes an important niche parameter, which might be particularly significant in explaining species coexistence in the species-rich and seasonally dry Cape Floristic Region of South Africa. However, the degree of physiological adaptation and specialization to these eco-hydrological parameters (the fundamental niche) cannot be readily inferred from correlative studies based on species distributions and spatial variation in environmental parameters (the realized niche). We used an ex situ greenhouse experiment to compare the fundamental hydrological niches (different mean annual precipitation, rainfall seasonality and soil drainage) of six eco-hydrologically divergent African Restionaceae species. Juvenile plants were subjected to six different watering treatments, ranging from no watering to waterlogging, to determine drought and waterlogging susceptibility and optimal growth conditions. We used the rate of biomass accumulation and survival rate as response measures. We found that species from dry and mesic (but well-drained) habitats had optimal or near-optimal growth at benign conditions (under which most restio species grow well). All species performed worse when droughted and died when not watered. Species from dry habitats tended to perform better (assessed in growth) than species from wet habitats under droughting. Species from wet habitats performed best when waterlogged, whereas species from dry habitats performed very poorly when waterlogged – thus showing that realized and fundamental niches covaried at the wet end of the hydrological gradient. We conclude that eco-hydrological parameters are part of the fundamental niche, and fundamental and realized species niches are approximately correlated along them. The distribution of wet habitat species appears not to reflect their drought tolerance, suggesting that it may not be predicted by bioclimatic variables, but rather by soil drainage characteristics.","author":[{"dropping-particle":"","family":"Born","given":"Julia","non-dropping-particle":"","parse-names":false,"suffix":""},{"dropping-particle":"","family":"Linder","given":"Hans Peter","non-dropping-particle":"","parse-names":false,"suffix":""}],"container-title":"Austral Ecology","id":"ITEM-1","issue":"6","issued":{"date-parts":[["2018","9"]]},"page":"696-705","title":"Water availability, fundamental niches and realized niches: A case study from the Cape flora","type":"article-journal","volume":"43"},"uris":["http://www.mendeley.com/documents/?uuid=b54b5ed8-2c42-4269-9103-b11d722627c5"]}],"mendeley":{"formattedCitation":"(Julia Born &amp; Linder, 2018)","manualFormatting":"(Born &amp; Linder, 2018)","plainTextFormattedCitation":"(Julia Born &amp; Linder, 2018)","previouslyFormattedCitation":"(Julia Born &amp; Linder, 2018)"},"properties":{"noteIndex":0},"schema":"https://github.com/citation-style-language/schema/raw/master/csl-citation.json"}</w:instrText>
      </w:r>
      <w:r w:rsidR="00B1381E">
        <w:fldChar w:fldCharType="separate"/>
      </w:r>
      <w:r w:rsidR="00B1381E" w:rsidRPr="00B1381E">
        <w:rPr>
          <w:noProof/>
        </w:rPr>
        <w:t>(Born &amp; Linder, 2018)</w:t>
      </w:r>
      <w:r w:rsidR="00B1381E">
        <w:fldChar w:fldCharType="end"/>
      </w:r>
      <w:r w:rsidR="00164E10">
        <w:t>.</w:t>
      </w:r>
      <w:r w:rsidR="00996D75">
        <w:t xml:space="preserve"> The same may </w:t>
      </w:r>
      <w:r w:rsidR="00B31A36">
        <w:t xml:space="preserve">well </w:t>
      </w:r>
      <w:r w:rsidR="00996D75">
        <w:lastRenderedPageBreak/>
        <w:t>be true for the SWAFR flora where phylogenetically-relictual species typically inhabit waterlogged situations</w:t>
      </w:r>
      <w:r w:rsidR="00E74506">
        <w:t xml:space="preserve"> </w:t>
      </w:r>
      <w:r w:rsidR="00E74506">
        <w:fldChar w:fldCharType="begin" w:fldLock="1"/>
      </w:r>
      <w:r w:rsidR="004D38A3">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E74506">
        <w:fldChar w:fldCharType="separate"/>
      </w:r>
      <w:r w:rsidR="00E74506" w:rsidRPr="00E74506">
        <w:rPr>
          <w:noProof/>
        </w:rPr>
        <w:t>(Hopper &amp; Gioia, 2004)</w:t>
      </w:r>
      <w:r w:rsidR="00E74506">
        <w:fldChar w:fldCharType="end"/>
      </w:r>
      <w:r w:rsidR="00996D75">
        <w:t>.</w:t>
      </w:r>
    </w:p>
    <w:p w14:paraId="67982DFE" w14:textId="257C1B40" w:rsidR="00CF6AF3" w:rsidRDefault="00DE487A" w:rsidP="00E3070E">
      <w:pPr>
        <w:pStyle w:val="BodyText"/>
        <w:tabs>
          <w:tab w:val="left" w:pos="6189"/>
        </w:tabs>
      </w:pPr>
      <w:r>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873A2C" w:rsidRPr="006774CD">
        <w:rPr>
          <w:highlight w:val="green"/>
        </w:rPr>
        <w:t>Currie</w:t>
      </w:r>
      <w:r w:rsidR="006774CD">
        <w:rPr>
          <w:highlight w:val="green"/>
        </w:rPr>
        <w:t>,</w:t>
      </w:r>
      <w:r w:rsidR="00873A2C" w:rsidRPr="006774CD">
        <w:rPr>
          <w:highlight w:val="green"/>
        </w:rPr>
        <w:t xml:space="preserve"> 1991</w:t>
      </w:r>
      <w:r w:rsidR="00873A2C">
        <w:t xml:space="preserve">; </w:t>
      </w:r>
      <w:r w:rsidR="00873A2C" w:rsidRPr="006774CD">
        <w:rPr>
          <w:highlight w:val="green"/>
        </w:rPr>
        <w:t>Hawkins et al.</w:t>
      </w:r>
      <w:r w:rsidR="006774CD" w:rsidRPr="006774CD">
        <w:rPr>
          <w:highlight w:val="green"/>
        </w:rPr>
        <w:t>,</w:t>
      </w:r>
      <w:r w:rsidR="00873A2C" w:rsidRPr="006774CD">
        <w:rPr>
          <w:highlight w:val="green"/>
        </w:rPr>
        <w:t xml:space="preserve"> 2003</w:t>
      </w:r>
      <w:r w:rsidR="00873A2C">
        <w:t xml:space="preserve">; </w:t>
      </w:r>
      <w:proofErr w:type="spellStart"/>
      <w:r w:rsidR="00873A2C" w:rsidRPr="006774CD">
        <w:rPr>
          <w:highlight w:val="green"/>
        </w:rPr>
        <w:t>Kreft</w:t>
      </w:r>
      <w:proofErr w:type="spellEnd"/>
      <w:r w:rsidR="00873A2C" w:rsidRPr="006774CD">
        <w:rPr>
          <w:highlight w:val="green"/>
        </w:rPr>
        <w:t xml:space="preserve"> </w:t>
      </w:r>
      <w:r w:rsidR="006774CD" w:rsidRPr="006774CD">
        <w:rPr>
          <w:highlight w:val="green"/>
        </w:rPr>
        <w:t>&amp;</w:t>
      </w:r>
      <w:r w:rsidR="00873A2C" w:rsidRPr="006774CD">
        <w:rPr>
          <w:highlight w:val="green"/>
        </w:rPr>
        <w:t xml:space="preserve"> </w:t>
      </w:r>
      <w:proofErr w:type="spellStart"/>
      <w:r w:rsidR="00873A2C" w:rsidRPr="006774CD">
        <w:rPr>
          <w:highlight w:val="green"/>
        </w:rPr>
        <w:t>Jetz</w:t>
      </w:r>
      <w:proofErr w:type="spellEnd"/>
      <w:r w:rsidR="006774CD" w:rsidRPr="006774CD">
        <w:rPr>
          <w:highlight w:val="green"/>
        </w:rPr>
        <w:t>,</w:t>
      </w:r>
      <w:r w:rsidR="00873A2C" w:rsidRPr="006774CD">
        <w:rPr>
          <w:highlight w:val="green"/>
        </w:rPr>
        <w:t xml:space="preserve"> 2008</w:t>
      </w:r>
      <w:r w:rsidR="0065333D">
        <w:t>)</w:t>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8B6F00">
        <w:t>ability</w:t>
      </w:r>
      <w:r w:rsidR="00C55DCA">
        <w:t xml:space="preserve"> of heterogeneity </w:t>
      </w:r>
      <w:r w:rsidR="008B6F00">
        <w:t>to account for</w:t>
      </w:r>
      <w:r w:rsidR="00C55DCA">
        <w:t xml:space="preserve"> species richness variation across the GCFR and SWAFR. </w:t>
      </w:r>
      <w:r w:rsidR="00B31A36">
        <w:t>Besides</w:t>
      </w:r>
      <w:r w:rsidR="00C55DCA">
        <w:t xml:space="preserve">, </w:t>
      </w:r>
      <w:r w:rsidR="001B750B">
        <w:t xml:space="preserve">as noted by </w:t>
      </w:r>
      <w:r w:rsidR="00873A2C" w:rsidRPr="00D06BF4">
        <w:rPr>
          <w:highlight w:val="green"/>
        </w:rPr>
        <w:t>Cowling et al. (2017)</w:t>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t>The same appears to be true for the</w:t>
      </w:r>
      <w:r w:rsidR="00CF6AF3">
        <w:t xml:space="preserve"> SWAFR</w:t>
      </w:r>
      <w:r w:rsidR="004F2596">
        <w:t xml:space="preserve"> (</w:t>
      </w:r>
      <w:r w:rsidR="004F2596" w:rsidRPr="00CC1848">
        <w:rPr>
          <w:highlight w:val="yellow"/>
        </w:rPr>
        <w:t>ref***</w:t>
      </w:r>
      <w:r w:rsidR="004F2596" w:rsidRPr="001B7AF6">
        <w:t>)</w:t>
      </w:r>
      <w:r w:rsidR="00CF6AF3" w:rsidRPr="001B7AF6">
        <w:t>.</w:t>
      </w:r>
    </w:p>
    <w:p w14:paraId="0610530F" w14:textId="3184E34E"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sample- (</w:t>
      </w:r>
      <w:r w:rsidR="00375621" w:rsidRPr="00764763">
        <w:rPr>
          <w:rFonts w:ascii="Times New Roman" w:hAnsi="Times New Roman" w:cs="Times New Roman"/>
          <w:noProof/>
          <w:highlight w:val="green"/>
          <w:lang w:val="en-GB"/>
        </w:rPr>
        <w:t xml:space="preserve">Gotelli </w:t>
      </w:r>
      <w:r w:rsidR="00764763" w:rsidRPr="00764763">
        <w:rPr>
          <w:rFonts w:ascii="Times New Roman" w:hAnsi="Times New Roman" w:cs="Times New Roman"/>
          <w:noProof/>
          <w:highlight w:val="green"/>
          <w:lang w:val="en-GB"/>
        </w:rPr>
        <w:t>&amp;</w:t>
      </w:r>
      <w:r w:rsidR="00375621" w:rsidRPr="00764763">
        <w:rPr>
          <w:rFonts w:ascii="Times New Roman" w:hAnsi="Times New Roman" w:cs="Times New Roman"/>
          <w:noProof/>
          <w:highlight w:val="green"/>
          <w:lang w:val="en-GB"/>
        </w:rPr>
        <w:t xml:space="preserve"> Colwell, 2001</w:t>
      </w:r>
      <w:r w:rsidR="00375621" w:rsidRPr="003C5ACF">
        <w:rPr>
          <w:rFonts w:ascii="Times New Roman" w:hAnsi="Times New Roman" w:cs="Times New Roman"/>
          <w:noProof/>
          <w:lang w:val="en-GB"/>
        </w:rPr>
        <w:t>) or coverage-based rarefaction techniques (</w:t>
      </w:r>
      <w:r w:rsidR="00375621" w:rsidRPr="00764763">
        <w:rPr>
          <w:rFonts w:ascii="Times New Roman" w:hAnsi="Times New Roman" w:cs="Times New Roman"/>
          <w:noProof/>
          <w:highlight w:val="green"/>
          <w:lang w:val="en-GB"/>
        </w:rPr>
        <w:t xml:space="preserve">Chao </w:t>
      </w:r>
      <w:r w:rsidR="00764763" w:rsidRPr="00764763">
        <w:rPr>
          <w:rFonts w:ascii="Times New Roman" w:hAnsi="Times New Roman" w:cs="Times New Roman"/>
          <w:noProof/>
          <w:highlight w:val="green"/>
          <w:lang w:val="en-GB"/>
        </w:rPr>
        <w:t>&amp;</w:t>
      </w:r>
      <w:r w:rsidR="00375621" w:rsidRPr="00764763">
        <w:rPr>
          <w:rFonts w:ascii="Times New Roman" w:hAnsi="Times New Roman" w:cs="Times New Roman"/>
          <w:noProof/>
          <w:highlight w:val="green"/>
          <w:lang w:val="en-GB"/>
        </w:rPr>
        <w:t xml:space="preserve"> Jost, 2012</w:t>
      </w:r>
      <w:r w:rsidR="00375621" w:rsidRPr="003C5ACF">
        <w:rPr>
          <w:rFonts w:ascii="Times New Roman" w:hAnsi="Times New Roman" w:cs="Times New Roman"/>
          <w:noProof/>
          <w:lang w:val="en-GB"/>
        </w:rPr>
        <w:t xml:space="preserve">) </w:t>
      </w:r>
      <w:r w:rsidR="00E823D6">
        <w:t xml:space="preserve">to correct for </w:t>
      </w:r>
      <w:r w:rsidR="002D35E5">
        <w:t xml:space="preserve">variable </w:t>
      </w:r>
      <w:r w:rsidR="00E823D6">
        <w:t>collection effort</w:t>
      </w:r>
      <w:r w:rsidR="002D35E5">
        <w:t xml:space="preserve"> (</w:t>
      </w:r>
      <w:r w:rsidR="00375621" w:rsidRPr="00764763">
        <w:rPr>
          <w:rFonts w:ascii="Times New Roman" w:hAnsi="Times New Roman" w:cs="Times New Roman"/>
          <w:noProof/>
          <w:highlight w:val="green"/>
          <w:lang w:val="en-GB"/>
        </w:rPr>
        <w:t>Engemann et al., 2015</w:t>
      </w:r>
      <w:r w:rsidR="002D35E5">
        <w:t>)</w:t>
      </w:r>
      <w:r w:rsidR="00E823D6">
        <w:t xml:space="preserve">, </w:t>
      </w:r>
      <w:r w:rsidR="00B053CB">
        <w:t xml:space="preserve">the application of these approaches to systematically-biased collection data is </w:t>
      </w:r>
      <w:r w:rsidR="0092446E">
        <w:t xml:space="preserve">potentially </w:t>
      </w:r>
      <w:r w:rsidR="00B053CB">
        <w:t>problematic (</w:t>
      </w:r>
      <w:r w:rsidR="00B053CB" w:rsidRPr="00B64F53">
        <w:rPr>
          <w:highlight w:val="yellow"/>
        </w:rPr>
        <w:t>refs</w:t>
      </w:r>
      <w:r w:rsidR="00B053CB">
        <w:t>)</w:t>
      </w:r>
      <w:r w:rsidR="00375621">
        <w:t xml:space="preserve">. </w:t>
      </w:r>
      <w:r w:rsidR="00375621" w:rsidRPr="003C5ACF">
        <w:rPr>
          <w:rFonts w:ascii="Times New Roman" w:hAnsi="Times New Roman" w:cs="Times New Roman"/>
          <w:noProof/>
          <w:lang w:val="en-GB"/>
        </w:rPr>
        <w:t>These techniques, however, assume that the relationship between the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W</w:t>
      </w:r>
      <w:r w:rsidR="00E823D6">
        <w:t xml:space="preserve">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w:t>
      </w:r>
      <w:r w:rsidR="002066AB">
        <w:fldChar w:fldCharType="begin" w:fldLock="1"/>
      </w:r>
      <w:r w:rsidR="008E163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plainTextFormattedCitation":"(Cramer &amp; Verboom, 2016)","previouslyFormattedCitation":"(Cramer &amp; Verboom, 2016)"},"properties":{"noteIndex":0},"schema":"https://github.com/citation-style-language/schema/raw/master/csl-citation.json"}</w:instrText>
      </w:r>
      <w:r w:rsidR="002066AB">
        <w:fldChar w:fldCharType="separate"/>
      </w:r>
      <w:r w:rsidR="002066AB" w:rsidRPr="002066AB">
        <w:rPr>
          <w:noProof/>
        </w:rPr>
        <w:t>(Cramer &amp; Verboom, 2016)</w:t>
      </w:r>
      <w:r w:rsidR="002066AB">
        <w:fldChar w:fldCharType="end"/>
      </w:r>
      <w:r w:rsidR="002D35E5">
        <w:t>.</w:t>
      </w:r>
      <w:r w:rsidR="00375621">
        <w:t xml:space="preserve"> </w:t>
      </w:r>
      <w:r w:rsidR="002F32A1">
        <w:rPr>
          <w:rFonts w:ascii="Times New Roman" w:hAnsi="Times New Roman" w:cs="Times New Roman"/>
          <w:lang w:val="en-GB"/>
        </w:rPr>
        <w:t xml:space="preserve">Use of rarefaction may artificially inflate species richness 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8E1634">
        <w:fldChar w:fldCharType="begin" w:fldLock="1"/>
      </w:r>
      <w:r w:rsidR="00582362">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8E1634">
        <w:fldChar w:fldCharType="separate"/>
      </w:r>
      <w:r w:rsidR="008E1634" w:rsidRPr="008E1634">
        <w:rPr>
          <w:noProof/>
        </w:rPr>
        <w:t xml:space="preserve">(Cramer &amp; Verboom </w:t>
      </w:r>
      <w:r w:rsidR="008E1634">
        <w:rPr>
          <w:noProof/>
        </w:rPr>
        <w:t>(</w:t>
      </w:r>
      <w:r w:rsidR="008E1634" w:rsidRPr="008E1634">
        <w:rPr>
          <w:noProof/>
        </w:rPr>
        <w:t>2016)</w:t>
      </w:r>
      <w:r w:rsidR="008E1634">
        <w:fldChar w:fldCharType="end"/>
      </w:r>
      <w:r w:rsidR="002F32A1">
        <w:t xml:space="preserve">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atlassing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 xml:space="preserve">; </w:t>
      </w:r>
      <w:r w:rsidR="00375621" w:rsidRPr="00B0036C">
        <w:rPr>
          <w:rFonts w:ascii="Times New Roman" w:hAnsi="Times New Roman" w:cs="Times New Roman"/>
          <w:highlight w:val="green"/>
          <w:lang w:val="en-GB"/>
        </w:rPr>
        <w:t>Rebelo, 2001</w:t>
      </w:r>
      <w:r w:rsidR="00375621" w:rsidRPr="003C5ACF">
        <w:rPr>
          <w:rFonts w:ascii="Times New Roman" w:hAnsi="Times New Roman" w:cs="Times New Roman"/>
          <w:lang w:val="en-GB"/>
        </w:rPr>
        <w:t>)</w:t>
      </w:r>
      <w:r w:rsidR="002F32A1">
        <w:rPr>
          <w:rFonts w:ascii="Times New Roman" w:hAnsi="Times New Roman" w:cs="Times New Roman"/>
          <w:lang w:val="en-GB"/>
        </w:rPr>
        <w:t xml:space="preserve"> with low collecting bias (</w:t>
      </w:r>
      <w:proofErr w:type="spellStart"/>
      <w:r w:rsidR="002F32A1" w:rsidRPr="00B0036C">
        <w:rPr>
          <w:rFonts w:ascii="Times New Roman" w:hAnsi="Times New Roman" w:cs="Times New Roman"/>
          <w:highlight w:val="green"/>
          <w:lang w:val="en-GB"/>
        </w:rPr>
        <w:t>Merow</w:t>
      </w:r>
      <w:proofErr w:type="spellEnd"/>
      <w:r w:rsidR="002F32A1" w:rsidRPr="00B0036C">
        <w:rPr>
          <w:rFonts w:ascii="Times New Roman" w:hAnsi="Times New Roman" w:cs="Times New Roman"/>
          <w:highlight w:val="green"/>
          <w:lang w:val="en-GB"/>
        </w:rPr>
        <w:t xml:space="preserve"> et al</w:t>
      </w:r>
      <w:r w:rsidR="00B0036C">
        <w:rPr>
          <w:rFonts w:ascii="Times New Roman" w:hAnsi="Times New Roman" w:cs="Times New Roman"/>
          <w:highlight w:val="green"/>
          <w:lang w:val="en-GB"/>
        </w:rPr>
        <w:t>.,</w:t>
      </w:r>
      <w:r w:rsidR="002F32A1" w:rsidRPr="00B0036C">
        <w:rPr>
          <w:rFonts w:ascii="Times New Roman" w:hAnsi="Times New Roman" w:cs="Times New Roman"/>
          <w:highlight w:val="green"/>
          <w:lang w:val="en-GB"/>
        </w:rPr>
        <w:t xml:space="preserve"> 2013</w:t>
      </w:r>
      <w:r w:rsidR="002F32A1">
        <w:rPr>
          <w:rFonts w:ascii="Times New Roman" w:hAnsi="Times New Roman" w:cs="Times New Roman"/>
          <w:lang w:val="en-GB"/>
        </w:rPr>
        <w:t xml:space="preserve">). </w:t>
      </w:r>
    </w:p>
    <w:p w14:paraId="73FD09B2" w14:textId="17888204"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e suspect</w:t>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23B47">
        <w:t xml:space="preserve">. </w:t>
      </w:r>
      <w:r w:rsidR="008A6F1B">
        <w:t>But, beyond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cf. </w:t>
      </w:r>
      <w:r w:rsidR="0092446E" w:rsidRPr="00580CBB">
        <w:rPr>
          <w:highlight w:val="green"/>
        </w:rPr>
        <w:t>Oliver et al.</w:t>
      </w:r>
      <w:r w:rsidR="00580CBB">
        <w:rPr>
          <w:highlight w:val="green"/>
        </w:rPr>
        <w:t>,</w:t>
      </w:r>
      <w:r w:rsidR="0092446E" w:rsidRPr="00580CBB">
        <w:rPr>
          <w:highlight w:val="green"/>
        </w:rPr>
        <w:t xml:space="preserve"> 1983</w:t>
      </w:r>
      <w:r w:rsidR="0092446E">
        <w:t xml:space="preserve">; </w:t>
      </w:r>
      <w:r w:rsidR="00580CBB">
        <w:fldChar w:fldCharType="begin" w:fldLock="1"/>
      </w:r>
      <w:r w:rsidR="00F10AF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580CBB">
        <w:fldChar w:fldCharType="separate"/>
      </w:r>
      <w:r w:rsidR="00580CBB" w:rsidRPr="00580CBB">
        <w:rPr>
          <w:noProof/>
        </w:rPr>
        <w:t>Gioia &amp; Hopper, 2017)</w:t>
      </w:r>
      <w:r w:rsidR="00580CBB">
        <w:fldChar w:fldCharType="end"/>
      </w:r>
      <w:r w:rsidR="0092446E">
        <w:t xml:space="preserve">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r w:rsidR="00422E7C" w:rsidRPr="008D71B2">
        <w:rPr>
          <w:iCs/>
        </w:rPr>
        <w:t>sensu</w:t>
      </w:r>
      <w:r w:rsidR="00422E7C">
        <w:t xml:space="preserve"> </w:t>
      </w:r>
      <w:r w:rsidR="00422E7C" w:rsidRPr="008D71B2">
        <w:rPr>
          <w:highlight w:val="green"/>
        </w:rPr>
        <w:t>Goldblatt</w:t>
      </w:r>
      <w:r w:rsidR="008D71B2">
        <w:rPr>
          <w:highlight w:val="green"/>
        </w:rPr>
        <w:t>,</w:t>
      </w:r>
      <w:r w:rsidR="00422E7C" w:rsidRPr="008D71B2">
        <w:rPr>
          <w:highlight w:val="green"/>
        </w:rPr>
        <w:t xml:space="preserve"> 1978</w:t>
      </w:r>
      <w:r w:rsidR="00422E7C">
        <w:t>),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w:t>
      </w:r>
      <w:r w:rsidR="00C5195B" w:rsidRPr="00FE5B7A">
        <w:rPr>
          <w:highlight w:val="green"/>
        </w:rPr>
        <w:t xml:space="preserve">Cowling </w:t>
      </w:r>
      <w:r w:rsidR="00FE5B7A" w:rsidRPr="00FE5B7A">
        <w:rPr>
          <w:highlight w:val="green"/>
        </w:rPr>
        <w:t>&amp;</w:t>
      </w:r>
      <w:r w:rsidR="00C5195B" w:rsidRPr="00FE5B7A">
        <w:rPr>
          <w:highlight w:val="green"/>
        </w:rPr>
        <w:t xml:space="preserve"> Lombard</w:t>
      </w:r>
      <w:r w:rsidR="00FE5B7A" w:rsidRPr="00FE5B7A">
        <w:rPr>
          <w:highlight w:val="green"/>
        </w:rPr>
        <w:t>,</w:t>
      </w:r>
      <w:r w:rsidR="00C5195B" w:rsidRPr="00FE5B7A">
        <w:rPr>
          <w:highlight w:val="green"/>
        </w:rPr>
        <w:t xml:space="preserve"> 2002</w:t>
      </w:r>
      <w:r w:rsidR="00C5195B">
        <w:t xml:space="preserve">; </w:t>
      </w:r>
      <w:r w:rsidR="00C5195B" w:rsidRPr="00A03452">
        <w:rPr>
          <w:highlight w:val="green"/>
        </w:rPr>
        <w:t>Cowling et al.</w:t>
      </w:r>
      <w:r w:rsidR="009D3658" w:rsidRPr="00A03452">
        <w:rPr>
          <w:highlight w:val="green"/>
        </w:rPr>
        <w:t>,</w:t>
      </w:r>
      <w:r w:rsidR="00C5195B" w:rsidRPr="00A03452">
        <w:rPr>
          <w:highlight w:val="green"/>
        </w:rPr>
        <w:t xml:space="preserve"> 2017</w:t>
      </w:r>
      <w:r w:rsidR="00C5195B">
        <w:t>)</w:t>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identified correspond to centres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r w:rsidR="00F600D2">
        <w:t>Kogelberg</w:t>
      </w:r>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10AF1">
        <w:fldChar w:fldCharType="begin" w:fldLock="1"/>
      </w:r>
      <w:r w:rsidR="00DC181B">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id":"ITEM-2","itemData":{"DOI":"10.1111/jbi.13709","ISSN":"0305-0270","author":[{"dropping-particle":"","family":"Linder","given":"Hans Peter","non-dropping-particle":"","parse-names":false,"suffix":""}],"container-title":"Journal of Biogeography","id":"ITEM-2","issued":{"date-parts":[["2019","9","27"]]},"page":"1-14","title":"Rare species, Restionaceae, and the Cape flora","type":"article-journal"},"uris":["http://www.mendeley.com/documents/?uuid=aa169c93-affb-4734-9e23-fdf28ce77f13"]}],"mendeley":{"formattedCitation":"(Linder, 2019; Wüest et al., 2019)","plainTextFormattedCitation":"(Linder, 2019; Wüest et al., 2019)","previouslyFormattedCitation":"(Linder, 2019; Wüest et al., 2019)"},"properties":{"noteIndex":0},"schema":"https://github.com/citation-style-language/schema/raw/master/csl-citation.json"}</w:instrText>
      </w:r>
      <w:r w:rsidR="00F10AF1">
        <w:fldChar w:fldCharType="separate"/>
      </w:r>
      <w:r w:rsidR="00F10AF1" w:rsidRPr="00F10AF1">
        <w:rPr>
          <w:noProof/>
        </w:rPr>
        <w:t>(Linder, 2019; Wüest et al., 2019)</w:t>
      </w:r>
      <w:r w:rsidR="00F10AF1">
        <w:fldChar w:fldCharType="end"/>
      </w:r>
      <w:r w:rsidR="00D279AB">
        <w:t xml:space="preserve">. Similarly, </w:t>
      </w:r>
      <w:r w:rsidR="008E7CC7">
        <w:t xml:space="preserve">pollen and midden-based isotope data provide evidence of relatively muted Pleistocene climate </w:t>
      </w:r>
      <w:r w:rsidR="008E7CC7">
        <w:lastRenderedPageBreak/>
        <w:t>change</w:t>
      </w:r>
      <w:r w:rsidR="002B7852">
        <w:t xml:space="preserve"> in </w:t>
      </w:r>
      <w:r w:rsidR="008E7CC7">
        <w:t xml:space="preserve">the </w:t>
      </w:r>
      <w:r w:rsidR="00803F65">
        <w:t>Cederberg</w:t>
      </w:r>
      <w:r w:rsidR="008E7CC7">
        <w:t xml:space="preserve"> (</w:t>
      </w:r>
      <w:r w:rsidR="008E7CC7" w:rsidRPr="005950B9">
        <w:rPr>
          <w:highlight w:val="green"/>
        </w:rPr>
        <w:t xml:space="preserve">Meadows </w:t>
      </w:r>
      <w:r w:rsidR="005950B9" w:rsidRPr="005950B9">
        <w:rPr>
          <w:highlight w:val="green"/>
        </w:rPr>
        <w:t>&amp;</w:t>
      </w:r>
      <w:r w:rsidR="008E7CC7" w:rsidRPr="005950B9">
        <w:rPr>
          <w:highlight w:val="green"/>
        </w:rPr>
        <w:t xml:space="preserve"> </w:t>
      </w:r>
      <w:proofErr w:type="spellStart"/>
      <w:r w:rsidR="008E7CC7" w:rsidRPr="005950B9">
        <w:rPr>
          <w:highlight w:val="green"/>
        </w:rPr>
        <w:t>Sugden</w:t>
      </w:r>
      <w:proofErr w:type="spellEnd"/>
      <w:r w:rsidR="005950B9" w:rsidRPr="005950B9">
        <w:rPr>
          <w:highlight w:val="green"/>
        </w:rPr>
        <w:t>,</w:t>
      </w:r>
      <w:r w:rsidR="008E7CC7" w:rsidRPr="005950B9">
        <w:rPr>
          <w:highlight w:val="green"/>
        </w:rPr>
        <w:t xml:space="preserve"> 1991</w:t>
      </w:r>
      <w:r w:rsidR="008E7CC7" w:rsidRPr="005950B9">
        <w:t xml:space="preserve">, </w:t>
      </w:r>
      <w:r w:rsidR="008E7CC7" w:rsidRPr="005950B9">
        <w:rPr>
          <w:highlight w:val="green"/>
        </w:rPr>
        <w:t>1993</w:t>
      </w:r>
      <w:r w:rsidR="008E7CC7">
        <w:t xml:space="preserve">; </w:t>
      </w:r>
      <w:r w:rsidR="008E7CC7" w:rsidRPr="005950B9">
        <w:rPr>
          <w:highlight w:val="green"/>
        </w:rPr>
        <w:t>Meadows et al.</w:t>
      </w:r>
      <w:r w:rsidR="005950B9">
        <w:rPr>
          <w:highlight w:val="green"/>
        </w:rPr>
        <w:t>,</w:t>
      </w:r>
      <w:r w:rsidR="008E7CC7" w:rsidRPr="005950B9">
        <w:rPr>
          <w:highlight w:val="green"/>
        </w:rPr>
        <w:t xml:space="preserve"> 2010</w:t>
      </w:r>
      <w:r w:rsidR="008E7CC7">
        <w:t>).</w:t>
      </w:r>
      <w:r w:rsidR="00B419FD">
        <w:t xml:space="preserve"> </w:t>
      </w:r>
      <w:r w:rsidR="00865292">
        <w:t xml:space="preserve">Although the biota of the SWAFR </w:t>
      </w:r>
      <w:r w:rsidR="005143E0">
        <w:t xml:space="preserve">also </w:t>
      </w:r>
      <w:r w:rsidR="00865292">
        <w:t>shows evidence of climatically-forced range contraction</w:t>
      </w:r>
      <w:r w:rsidR="00AA210A">
        <w:t xml:space="preserve"> in the Pleistocene</w:t>
      </w:r>
      <w:r w:rsidR="0084063D">
        <w:t xml:space="preserve"> (</w:t>
      </w:r>
      <w:r w:rsidR="0084063D" w:rsidRPr="00D13862">
        <w:rPr>
          <w:highlight w:val="green"/>
        </w:rPr>
        <w:t xml:space="preserve">Byrne </w:t>
      </w:r>
      <w:r w:rsidR="00D13862" w:rsidRPr="00D13862">
        <w:rPr>
          <w:highlight w:val="green"/>
        </w:rPr>
        <w:t>&amp;</w:t>
      </w:r>
      <w:r w:rsidR="0084063D" w:rsidRPr="00D13862">
        <w:rPr>
          <w:highlight w:val="green"/>
        </w:rPr>
        <w:t xml:space="preserve"> Hines</w:t>
      </w:r>
      <w:r w:rsidR="00D13862" w:rsidRPr="00D13862">
        <w:rPr>
          <w:highlight w:val="green"/>
        </w:rPr>
        <w:t>,</w:t>
      </w:r>
      <w:r w:rsidR="0084063D" w:rsidRPr="00D13862">
        <w:rPr>
          <w:highlight w:val="green"/>
        </w:rPr>
        <w:t xml:space="preserve"> 2004</w:t>
      </w:r>
      <w:r w:rsidR="0084063D">
        <w:t>;</w:t>
      </w:r>
      <w:r w:rsidR="00DC181B">
        <w:t xml:space="preserve"> </w:t>
      </w:r>
      <w:r w:rsidR="00DC181B">
        <w:fldChar w:fldCharType="begin" w:fldLock="1"/>
      </w:r>
      <w:r w:rsidR="00B152CB">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manualFormatting":"Byrne, 2008)","plainTextFormattedCitation":"(Byrne, 2008)","previouslyFormattedCitation":"(Byrne, 2008)"},"properties":{"noteIndex":0},"schema":"https://github.com/citation-style-language/schema/raw/master/csl-citation.json"}</w:instrText>
      </w:r>
      <w:r w:rsidR="00DC181B">
        <w:fldChar w:fldCharType="separate"/>
      </w:r>
      <w:r w:rsidR="00DC181B" w:rsidRPr="00DC181B">
        <w:rPr>
          <w:noProof/>
        </w:rPr>
        <w:t>Byrne, 2008)</w:t>
      </w:r>
      <w:r w:rsidR="00DC181B">
        <w:fldChar w:fldCharType="end"/>
      </w:r>
      <w:r w:rsidR="00865292">
        <w:t xml:space="preserve">, the </w:t>
      </w:r>
      <w:r w:rsidR="0084063D">
        <w:t>exact posi</w:t>
      </w:r>
      <w:r w:rsidR="005143E0">
        <w:t xml:space="preserve">tion of putative refugia </w:t>
      </w:r>
      <w:r w:rsidR="00A44F62">
        <w:t xml:space="preserve">in the SWAFR </w:t>
      </w:r>
      <w:r w:rsidR="005143E0">
        <w:t>is somewhat un</w:t>
      </w:r>
      <w:r w:rsidR="0084063D">
        <w:t xml:space="preserve">clear. </w:t>
      </w:r>
      <w:r w:rsidR="0005522C">
        <w:t xml:space="preserve">Maps in Byrne (2008; Fig. 2), however, </w:t>
      </w:r>
      <w:r w:rsidR="00A44F62">
        <w:t>identify</w:t>
      </w:r>
      <w:r w:rsidR="0005522C">
        <w:t xml:space="preserve"> one </w:t>
      </w:r>
      <w:r w:rsidR="00AA210A">
        <w:t>refugium in the vicinity of Perth and a second in the vicinity of Fitzgerald River.</w:t>
      </w:r>
    </w:p>
    <w:p w14:paraId="1CF39377" w14:textId="7C36E498"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 xml:space="preserve">persistence </w:t>
      </w:r>
      <w:r w:rsidR="00901D65">
        <w:t>(</w:t>
      </w:r>
      <w:r w:rsidR="00901D65" w:rsidRPr="00EB0CE5">
        <w:rPr>
          <w:highlight w:val="green"/>
        </w:rPr>
        <w:t>McLaughlin et al.</w:t>
      </w:r>
      <w:r w:rsidR="00974041" w:rsidRPr="00EB0CE5">
        <w:rPr>
          <w:highlight w:val="green"/>
        </w:rPr>
        <w:t>,</w:t>
      </w:r>
      <w:r w:rsidR="00901D65" w:rsidRPr="00EB0CE5">
        <w:rPr>
          <w:highlight w:val="green"/>
        </w:rPr>
        <w:t xml:space="preserve"> 2017</w:t>
      </w:r>
      <w:r w:rsidR="00901D65">
        <w:t>)</w:t>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ed by some authors (</w:t>
      </w:r>
      <w:r w:rsidR="006A1997" w:rsidRPr="00B0394F">
        <w:rPr>
          <w:highlight w:val="green"/>
        </w:rPr>
        <w:t xml:space="preserve">Cowling </w:t>
      </w:r>
      <w:r w:rsidR="00B0394F" w:rsidRPr="00B0394F">
        <w:rPr>
          <w:highlight w:val="green"/>
        </w:rPr>
        <w:t>&amp;</w:t>
      </w:r>
      <w:r w:rsidR="006A1997" w:rsidRPr="00B0394F">
        <w:rPr>
          <w:highlight w:val="green"/>
        </w:rPr>
        <w:t xml:space="preserve"> Lombard</w:t>
      </w:r>
      <w:r w:rsidR="00B0394F" w:rsidRPr="00B0394F">
        <w:rPr>
          <w:highlight w:val="green"/>
        </w:rPr>
        <w:t>,</w:t>
      </w:r>
      <w:r w:rsidR="006A1997" w:rsidRPr="00B0394F">
        <w:rPr>
          <w:highlight w:val="green"/>
        </w:rPr>
        <w:t xml:space="preserve"> 2002</w:t>
      </w:r>
      <w:r w:rsidR="006A1997">
        <w:t xml:space="preserve">; </w:t>
      </w:r>
      <w:proofErr w:type="spellStart"/>
      <w:r w:rsidR="006A1997" w:rsidRPr="00EB0CE5">
        <w:rPr>
          <w:highlight w:val="green"/>
        </w:rPr>
        <w:t>Verboom</w:t>
      </w:r>
      <w:proofErr w:type="spellEnd"/>
      <w:r w:rsidR="006A1997" w:rsidRPr="00EB0CE5">
        <w:rPr>
          <w:highlight w:val="green"/>
        </w:rPr>
        <w:t xml:space="preserve"> et al.</w:t>
      </w:r>
      <w:r w:rsidR="00EB0CE5" w:rsidRPr="00EB0CE5">
        <w:rPr>
          <w:highlight w:val="green"/>
        </w:rPr>
        <w:t>,</w:t>
      </w:r>
      <w:r w:rsidR="006A1997" w:rsidRPr="00EB0CE5">
        <w:rPr>
          <w:highlight w:val="green"/>
        </w:rPr>
        <w:t xml:space="preserve"> 2014</w:t>
      </w:r>
      <w:r w:rsidR="006A1997">
        <w:t xml:space="preserve">; </w:t>
      </w:r>
      <w:r w:rsidR="006A1997" w:rsidRPr="00EB0CE5">
        <w:rPr>
          <w:highlight w:val="green"/>
        </w:rPr>
        <w:t>Cowling et al. 2017</w:t>
      </w:r>
      <w:r w:rsidR="006A1997">
        <w:t xml:space="preserve">),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20179E">
        <w:t xml:space="preserve">, perhaps, </w:t>
      </w:r>
      <w:r w:rsidR="00E63877">
        <w:t>point</w:t>
      </w:r>
      <w:r w:rsidR="0020179E">
        <w:t xml:space="preserve"> </w:t>
      </w:r>
      <w:r w:rsidR="003C7229">
        <w:t>towards the second interpretation, with the Kogelberg-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w:t>
      </w:r>
      <w:r w:rsidR="00B152CB">
        <w:fldChar w:fldCharType="begin" w:fldLock="1"/>
      </w:r>
      <w:r w:rsidR="00023612">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B152CB">
        <w:fldChar w:fldCharType="separate"/>
      </w:r>
      <w:r w:rsidR="00B152CB" w:rsidRPr="00B152CB">
        <w:rPr>
          <w:noProof/>
        </w:rPr>
        <w:t>(Linder, 2019)</w:t>
      </w:r>
      <w:r w:rsidR="00B152CB">
        <w:fldChar w:fldCharType="end"/>
      </w:r>
      <w:r w:rsidR="009555F6">
        <w:t xml:space="preserve">,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r w:rsidR="00023612">
        <w:fldChar w:fldCharType="begin" w:fldLock="1"/>
      </w:r>
      <w:r w:rsidR="009501F7">
        <w:instrText>ADDIN CSL_CITATION {"citationItems":[{"id":"ITEM-1","itemData":{"author":[{"dropping-particle":"","family":"Slingsby","given":"Jasper Alexander","non-dropping-particle":"","parse-names":false,"suffix":""},{"dropping-particle":"","family":"February","given":"Edmund C.","non-dropping-particle":"","parse-names":false,"suffix":""},{"dropping-particle":"","family":"Rebelo","given":"Tony G.","non-dropping-particle":"","parse-names":false,"suffix":""}],"container-title":"Veld &amp; Flora","id":"ITEM-1","issued":{"date-parts":[["2018"]]},"page":"72-75","title":"Water: at what cost to our unique flora?","type":"article-journal","volume":"June"},"uris":["http://www.mendeley.com/documents/?uuid=ce9cc8d0-cfcf-4e42-a7cf-d4fdb290c9aa"]}],"mendeley":{"formattedCitation":"(Slingsby, February, &amp; Rebelo, 2018)","plainTextFormattedCitation":"(Slingsby, February, &amp; Rebelo, 2018)","previouslyFormattedCitation":"(Slingsby, February, &amp; Rebelo, 2018)"},"properties":{"noteIndex":0},"schema":"https://github.com/citation-style-language/schema/raw/master/csl-citation.json"}</w:instrText>
      </w:r>
      <w:r w:rsidR="00023612">
        <w:fldChar w:fldCharType="separate"/>
      </w:r>
      <w:r w:rsidR="00023612" w:rsidRPr="00023612">
        <w:rPr>
          <w:noProof/>
        </w:rPr>
        <w:t>(Slingsby, February, &amp; Rebelo, 2018)</w:t>
      </w:r>
      <w:r w:rsidR="00023612">
        <w:fldChar w:fldCharType="end"/>
      </w:r>
      <w:r w:rsidR="003E5F41">
        <w:t>.</w:t>
      </w:r>
      <w:r w:rsidR="00461C06">
        <w:t xml:space="preserve"> The long-term integrity of groundwater-dependent terrestrial vegetation is similarly threatened by </w:t>
      </w:r>
      <w:r w:rsidR="00D51B17">
        <w:t>groundwater abstraction in the Perth area of the SWAFR (</w:t>
      </w:r>
      <w:proofErr w:type="spellStart"/>
      <w:r w:rsidR="00D51B17" w:rsidRPr="009501F7">
        <w:rPr>
          <w:highlight w:val="green"/>
        </w:rPr>
        <w:t>Froend</w:t>
      </w:r>
      <w:proofErr w:type="spellEnd"/>
      <w:r w:rsidR="00D51B17" w:rsidRPr="009501F7">
        <w:rPr>
          <w:highlight w:val="green"/>
        </w:rPr>
        <w:t xml:space="preserve"> </w:t>
      </w:r>
      <w:r w:rsidR="009501F7" w:rsidRPr="009501F7">
        <w:rPr>
          <w:highlight w:val="green"/>
        </w:rPr>
        <w:t>&amp;</w:t>
      </w:r>
      <w:r w:rsidR="00D51B17" w:rsidRPr="009501F7">
        <w:rPr>
          <w:highlight w:val="green"/>
        </w:rPr>
        <w:t xml:space="preserve"> Sommer</w:t>
      </w:r>
      <w:r w:rsidR="009501F7" w:rsidRPr="009501F7">
        <w:rPr>
          <w:highlight w:val="green"/>
        </w:rPr>
        <w:t>,</w:t>
      </w:r>
      <w:r w:rsidR="00D51B17" w:rsidRPr="009501F7">
        <w:rPr>
          <w:highlight w:val="green"/>
        </w:rPr>
        <w:t xml:space="preserve"> 2010</w:t>
      </w:r>
      <w:r w:rsidR="00D51B17">
        <w:t xml:space="preserve">; </w:t>
      </w:r>
      <w:r w:rsidR="00D51B17" w:rsidRPr="009501F7">
        <w:rPr>
          <w:highlight w:val="green"/>
        </w:rPr>
        <w:t>Barron et al.</w:t>
      </w:r>
      <w:r w:rsidR="009501F7" w:rsidRPr="009501F7">
        <w:rPr>
          <w:highlight w:val="green"/>
        </w:rPr>
        <w:t>,</w:t>
      </w:r>
      <w:r w:rsidR="00D51B17" w:rsidRPr="009501F7">
        <w:rPr>
          <w:highlight w:val="green"/>
        </w:rPr>
        <w:t xml:space="preserve"> 2014</w:t>
      </w:r>
      <w:r w:rsidR="00D51B17">
        <w:t>).</w:t>
      </w:r>
    </w:p>
    <w:p w14:paraId="73EE69CB" w14:textId="3160BC00" w:rsidR="004B3DF5" w:rsidRPr="008D3C44"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 (</w:t>
      </w:r>
      <w:r w:rsidR="00AB7C3A" w:rsidRPr="009457D7">
        <w:rPr>
          <w:sz w:val="24"/>
          <w:szCs w:val="24"/>
          <w:highlight w:val="green"/>
        </w:rPr>
        <w:t xml:space="preserve">Kreft </w:t>
      </w:r>
      <w:r w:rsidR="009457D7" w:rsidRPr="009457D7">
        <w:rPr>
          <w:sz w:val="24"/>
          <w:szCs w:val="24"/>
          <w:highlight w:val="green"/>
        </w:rPr>
        <w:t>&amp;</w:t>
      </w:r>
      <w:r w:rsidR="00AB7C3A" w:rsidRPr="009457D7">
        <w:rPr>
          <w:sz w:val="24"/>
          <w:szCs w:val="24"/>
          <w:highlight w:val="green"/>
        </w:rPr>
        <w:t xml:space="preserve"> </w:t>
      </w:r>
      <w:proofErr w:type="spellStart"/>
      <w:r w:rsidR="00AB7C3A" w:rsidRPr="009457D7">
        <w:rPr>
          <w:sz w:val="24"/>
          <w:szCs w:val="24"/>
          <w:highlight w:val="green"/>
        </w:rPr>
        <w:t>Jetz</w:t>
      </w:r>
      <w:proofErr w:type="spellEnd"/>
      <w:r w:rsidR="009457D7" w:rsidRPr="009457D7">
        <w:rPr>
          <w:sz w:val="24"/>
          <w:szCs w:val="24"/>
          <w:highlight w:val="green"/>
        </w:rPr>
        <w:t>,</w:t>
      </w:r>
      <w:r w:rsidR="00AB7C3A" w:rsidRPr="009457D7">
        <w:rPr>
          <w:sz w:val="24"/>
          <w:szCs w:val="24"/>
          <w:highlight w:val="green"/>
        </w:rPr>
        <w:t xml:space="preserve"> 2008</w:t>
      </w:r>
      <w:r w:rsidR="00AB7C3A">
        <w:rPr>
          <w:sz w:val="24"/>
          <w:szCs w:val="24"/>
        </w:rPr>
        <w:t xml:space="preserve">),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C1730E">
        <w:rPr>
          <w:sz w:val="24"/>
          <w:szCs w:val="24"/>
        </w:rPr>
        <w:fldChar w:fldCharType="begin" w:fldLock="1"/>
      </w:r>
      <w:r w:rsidR="00A353A2">
        <w:rPr>
          <w:sz w:val="24"/>
          <w:szCs w:val="24"/>
        </w:rPr>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w:instrText>
      </w:r>
      <w:r w:rsidR="00A353A2">
        <w:rPr>
          <w:sz w:val="24"/>
          <w:szCs w:val="24"/>
        </w:rPr>
        <w:instrText>ş</w:instrText>
      </w:r>
      <w:r w:rsidR="00A353A2">
        <w:rPr>
          <w:sz w:val="24"/>
          <w:szCs w:val="24"/>
        </w:rPr>
        <w:instrText>","given":"</w:instrText>
      </w:r>
      <w:r w:rsidR="00A353A2">
        <w:rPr>
          <w:sz w:val="24"/>
          <w:szCs w:val="24"/>
        </w:rPr>
        <w:instrText>Ş</w:instrText>
      </w:r>
      <w:r w:rsidR="00A353A2">
        <w:rPr>
          <w:sz w:val="24"/>
          <w:szCs w:val="24"/>
        </w:rPr>
        <w:instrText>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C1730E">
        <w:rPr>
          <w:sz w:val="24"/>
          <w:szCs w:val="24"/>
        </w:rPr>
        <w:fldChar w:fldCharType="separate"/>
      </w:r>
      <w:r w:rsidR="00C1730E" w:rsidRPr="00C1730E">
        <w:rPr>
          <w:noProof/>
          <w:sz w:val="24"/>
          <w:szCs w:val="24"/>
        </w:rPr>
        <w:t>(Cowling et al., 2015)</w:t>
      </w:r>
      <w:r w:rsidR="00C1730E">
        <w:rPr>
          <w:sz w:val="24"/>
          <w:szCs w:val="24"/>
        </w:rPr>
        <w:fldChar w:fldCharType="end"/>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r w:rsidR="00FC3AFE">
        <w:rPr>
          <w:sz w:val="24"/>
          <w:szCs w:val="24"/>
        </w:rPr>
        <w:t>spatial</w:t>
      </w:r>
      <w:r w:rsidR="001A0AB2">
        <w:rPr>
          <w:sz w:val="24"/>
          <w:szCs w:val="24"/>
        </w:rPr>
        <w:t>ly-configured</w:t>
      </w:r>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BE1C44">
        <w:rPr>
          <w:sz w:val="24"/>
          <w:szCs w:val="24"/>
        </w:rPr>
        <w:t>Thus, a</w:t>
      </w:r>
      <w:r w:rsidR="00FC3AFE">
        <w:rPr>
          <w:sz w:val="24"/>
          <w:szCs w:val="24"/>
        </w:rPr>
        <w:t xml:space="preserve">lthough the species richness-environmental heterogeneity relationship is punctuated by the existence of local hotspots, whose exceptional richness may be a consequence of historical factors and which may be important for species persistence in the face of climate chang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the two regions.</w:t>
      </w:r>
      <w:r w:rsidR="004B3DF5">
        <w:br w:type="page"/>
      </w:r>
    </w:p>
    <w:p w14:paraId="18D025C9" w14:textId="77777777" w:rsidR="00DD7CD4" w:rsidRDefault="00D04776">
      <w:pPr>
        <w:pStyle w:val="Heading1"/>
      </w:pPr>
      <w:r w:rsidRPr="008A4E97">
        <w:lastRenderedPageBreak/>
        <w:t>Tables</w:t>
      </w:r>
      <w:bookmarkEnd w:id="11"/>
    </w:p>
    <w:p w14:paraId="71033F34" w14:textId="6C25E881" w:rsidR="00146F57" w:rsidRDefault="00D04776" w:rsidP="00FA753D">
      <w:r w:rsidRPr="00643806">
        <w:rPr>
          <w:b/>
        </w:rPr>
        <w:t xml:space="preserve">Table </w:t>
      </w:r>
      <w:r w:rsidRPr="008E4B9F">
        <w:rPr>
          <w:b/>
          <w:highlight w:val="red"/>
        </w:rPr>
        <w:t>2</w:t>
      </w:r>
      <w:r w:rsidRPr="00643806">
        <w:rPr>
          <w:b/>
        </w:rPr>
        <w:t>:</w:t>
      </w:r>
      <w:r w:rsidRPr="00FE718A">
        <w:t xml:space="preserve"> </w:t>
      </w:r>
      <w:r w:rsidR="00CC6B4A">
        <w:t>Values</w:t>
      </w:r>
      <w:r w:rsidR="00F75284">
        <w:t xml:space="preserve">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regressions 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p>
    <w:tbl>
      <w:tblPr>
        <w:tblStyle w:val="Table"/>
        <w:tblW w:w="5525" w:type="pct"/>
        <w:tblLayout w:type="fixed"/>
        <w:tblLook w:val="07E0" w:firstRow="1" w:lastRow="1" w:firstColumn="1" w:lastColumn="1" w:noHBand="1" w:noVBand="1"/>
        <w:tblCaption w:val="Table 2: Results of univariate regressions of vascular plant species richness against various axes of EH and overall EH (PC1) across the GCFR and SWAFR, at both (a) HDS- and (b) QDS-scale. For each axis of EH, we fit three univariate models: S as a function of EH, S as a function of EH with an additive term describing region and S as a of EH with an interaction term for region. We used Akaike’s information criterion (AIC; ref) to select which of these three model types fit best for each EH predictor variable. In each case, the best-fitting model (those presented) was selected as the simplest model with ∆AIC &lt; 2.  Abbreviations are as follows: MAP, mean annual precipitation; PDQ, precipitation in the driest quarter; CEC, cation exchange capacity; T, temperature."/>
      </w:tblPr>
      <w:tblGrid>
        <w:gridCol w:w="1134"/>
        <w:gridCol w:w="2268"/>
        <w:gridCol w:w="1418"/>
        <w:gridCol w:w="712"/>
        <w:gridCol w:w="705"/>
        <w:gridCol w:w="1276"/>
        <w:gridCol w:w="851"/>
        <w:gridCol w:w="1278"/>
        <w:gridCol w:w="701"/>
      </w:tblGrid>
      <w:tr w:rsidR="00750943" w:rsidRPr="00840830" w14:paraId="68C1A1ED" w14:textId="426C9F16" w:rsidTr="009C10BD">
        <w:trPr>
          <w:trHeight w:val="227"/>
        </w:trPr>
        <w:tc>
          <w:tcPr>
            <w:tcW w:w="1134" w:type="dxa"/>
            <w:tcBorders>
              <w:top w:val="single" w:sz="4" w:space="0" w:color="auto"/>
              <w:bottom w:val="single" w:sz="2" w:space="0" w:color="auto"/>
            </w:tcBorders>
            <w:vAlign w:val="bottom"/>
          </w:tcPr>
          <w:p w14:paraId="62EBEFA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sponse</w:t>
            </w:r>
          </w:p>
        </w:tc>
        <w:tc>
          <w:tcPr>
            <w:tcW w:w="2268" w:type="dxa"/>
            <w:tcBorders>
              <w:top w:val="single" w:sz="4" w:space="0" w:color="auto"/>
              <w:bottom w:val="single" w:sz="2" w:space="0" w:color="auto"/>
            </w:tcBorders>
            <w:vAlign w:val="bottom"/>
          </w:tcPr>
          <w:p w14:paraId="1057092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odel type</w:t>
            </w:r>
          </w:p>
        </w:tc>
        <w:tc>
          <w:tcPr>
            <w:tcW w:w="1418" w:type="dxa"/>
            <w:tcBorders>
              <w:top w:val="single" w:sz="4" w:space="0" w:color="auto"/>
              <w:bottom w:val="single" w:sz="2" w:space="0" w:color="auto"/>
            </w:tcBorders>
            <w:vAlign w:val="bottom"/>
          </w:tcPr>
          <w:p w14:paraId="7608062B" w14:textId="23B856CA"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Predictor</w:t>
            </w:r>
          </w:p>
        </w:tc>
        <w:tc>
          <w:tcPr>
            <w:tcW w:w="1417" w:type="dxa"/>
            <w:gridSpan w:val="2"/>
            <w:tcBorders>
              <w:top w:val="single" w:sz="4" w:space="0" w:color="auto"/>
              <w:bottom w:val="single" w:sz="2" w:space="0" w:color="auto"/>
            </w:tcBorders>
            <w:vAlign w:val="bottom"/>
          </w:tcPr>
          <w:p w14:paraId="6791E9D4" w14:textId="2864D8E1"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Main effect</w:t>
            </w:r>
          </w:p>
        </w:tc>
        <w:tc>
          <w:tcPr>
            <w:tcW w:w="2127" w:type="dxa"/>
            <w:gridSpan w:val="2"/>
            <w:tcBorders>
              <w:top w:val="single" w:sz="4" w:space="0" w:color="auto"/>
              <w:bottom w:val="single" w:sz="2" w:space="0" w:color="auto"/>
            </w:tcBorders>
            <w:vAlign w:val="bottom"/>
          </w:tcPr>
          <w:p w14:paraId="7CB0CB9D" w14:textId="6549483C"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effect</w:t>
            </w:r>
          </w:p>
        </w:tc>
        <w:tc>
          <w:tcPr>
            <w:tcW w:w="1979" w:type="dxa"/>
            <w:gridSpan w:val="2"/>
            <w:tcBorders>
              <w:top w:val="single" w:sz="4" w:space="0" w:color="auto"/>
              <w:bottom w:val="single" w:sz="2" w:space="0" w:color="auto"/>
            </w:tcBorders>
          </w:tcPr>
          <w:p w14:paraId="5C1FEF33" w14:textId="0F98C276"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interaction</w:t>
            </w:r>
          </w:p>
        </w:tc>
      </w:tr>
      <w:tr w:rsidR="00D51F88" w:rsidRPr="00840830" w14:paraId="5E236C3F" w14:textId="50285A0F" w:rsidTr="009C10BD">
        <w:trPr>
          <w:trHeight w:val="227"/>
        </w:trPr>
        <w:tc>
          <w:tcPr>
            <w:tcW w:w="1134" w:type="dxa"/>
            <w:tcBorders>
              <w:top w:val="single" w:sz="4" w:space="0" w:color="auto"/>
            </w:tcBorders>
          </w:tcPr>
          <w:p w14:paraId="7FDF71C7" w14:textId="65BB2C33"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a)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QDS</w:t>
            </w:r>
          </w:p>
        </w:tc>
        <w:tc>
          <w:tcPr>
            <w:tcW w:w="2268" w:type="dxa"/>
            <w:tcBorders>
              <w:top w:val="single" w:sz="4" w:space="0" w:color="auto"/>
            </w:tcBorders>
          </w:tcPr>
          <w:p w14:paraId="3A1CD0A9" w14:textId="5340538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Main effect </w:t>
            </w:r>
            <w:r w:rsidR="00A46338" w:rsidRPr="00840830">
              <w:rPr>
                <w:rFonts w:cstheme="majorBidi"/>
                <w:sz w:val="22"/>
                <w:szCs w:val="22"/>
              </w:rPr>
              <w:t>×</w:t>
            </w:r>
            <w:r w:rsidRPr="00840830">
              <w:rPr>
                <w:sz w:val="22"/>
                <w:szCs w:val="22"/>
              </w:rPr>
              <w:t xml:space="preserve"> region</w:t>
            </w:r>
          </w:p>
        </w:tc>
        <w:tc>
          <w:tcPr>
            <w:tcW w:w="1418" w:type="dxa"/>
            <w:tcBorders>
              <w:top w:val="single" w:sz="4" w:space="0" w:color="auto"/>
            </w:tcBorders>
          </w:tcPr>
          <w:p w14:paraId="7E7DB67D" w14:textId="2547FEF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Borders>
              <w:top w:val="single" w:sz="4" w:space="0" w:color="auto"/>
            </w:tcBorders>
          </w:tcPr>
          <w:p w14:paraId="37CEC41C" w14:textId="79DF839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92.1</w:t>
            </w:r>
          </w:p>
        </w:tc>
        <w:tc>
          <w:tcPr>
            <w:tcW w:w="705" w:type="dxa"/>
            <w:tcBorders>
              <w:top w:val="single" w:sz="4" w:space="0" w:color="auto"/>
            </w:tcBorders>
          </w:tcPr>
          <w:p w14:paraId="124632D4" w14:textId="61F0FA1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2A189B86" w14:textId="061D8C8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66.4</w:t>
            </w:r>
          </w:p>
        </w:tc>
        <w:tc>
          <w:tcPr>
            <w:tcW w:w="851" w:type="dxa"/>
            <w:tcBorders>
              <w:top w:val="single" w:sz="4" w:space="0" w:color="auto"/>
            </w:tcBorders>
          </w:tcPr>
          <w:p w14:paraId="0D13397A" w14:textId="479067F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single" w:sz="4" w:space="0" w:color="auto"/>
            </w:tcBorders>
          </w:tcPr>
          <w:p w14:paraId="1933196D" w14:textId="36A6012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4.0</w:t>
            </w:r>
          </w:p>
        </w:tc>
        <w:tc>
          <w:tcPr>
            <w:tcW w:w="701" w:type="dxa"/>
            <w:tcBorders>
              <w:top w:val="single" w:sz="4" w:space="0" w:color="auto"/>
            </w:tcBorders>
          </w:tcPr>
          <w:p w14:paraId="3713C5D2" w14:textId="312B060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33C511" w14:textId="0C98D100" w:rsidTr="009C10BD">
        <w:trPr>
          <w:trHeight w:val="227"/>
        </w:trPr>
        <w:tc>
          <w:tcPr>
            <w:tcW w:w="1134" w:type="dxa"/>
          </w:tcPr>
          <w:p w14:paraId="0FFC9D5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92D782F" w14:textId="5A93554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06891E5" w14:textId="32AC1D2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6B1CA79" w14:textId="33E57F8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37.5</w:t>
            </w:r>
          </w:p>
        </w:tc>
        <w:tc>
          <w:tcPr>
            <w:tcW w:w="705" w:type="dxa"/>
          </w:tcPr>
          <w:p w14:paraId="3DB133FD" w14:textId="0FDBAB9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22434F2" w14:textId="065966B0"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1</w:t>
            </w:r>
          </w:p>
        </w:tc>
        <w:tc>
          <w:tcPr>
            <w:tcW w:w="851" w:type="dxa"/>
          </w:tcPr>
          <w:p w14:paraId="520FFF0E" w14:textId="6335A43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6D0CD601" w14:textId="2EC513DA"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4</w:t>
            </w:r>
          </w:p>
        </w:tc>
        <w:tc>
          <w:tcPr>
            <w:tcW w:w="701" w:type="dxa"/>
          </w:tcPr>
          <w:p w14:paraId="5D9699F5" w14:textId="77C8FD5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1B7B7E" w14:textId="759D253E" w:rsidTr="009C10BD">
        <w:trPr>
          <w:trHeight w:val="227"/>
        </w:trPr>
        <w:tc>
          <w:tcPr>
            <w:tcW w:w="1134" w:type="dxa"/>
          </w:tcPr>
          <w:p w14:paraId="521C1AF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1B43E820" w14:textId="1E144F7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72CDE68" w14:textId="243CFA5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2F5CF9E6" w14:textId="423DF67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3.9</w:t>
            </w:r>
          </w:p>
        </w:tc>
        <w:tc>
          <w:tcPr>
            <w:tcW w:w="705" w:type="dxa"/>
          </w:tcPr>
          <w:p w14:paraId="1CEBB649" w14:textId="5C9578D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9BCDE2C" w14:textId="5E246E38"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w:t>
            </w:r>
          </w:p>
        </w:tc>
        <w:tc>
          <w:tcPr>
            <w:tcW w:w="851" w:type="dxa"/>
          </w:tcPr>
          <w:p w14:paraId="7DA3F4AE" w14:textId="1CCCF96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2BF8188" w14:textId="36A54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4</w:t>
            </w:r>
          </w:p>
        </w:tc>
        <w:tc>
          <w:tcPr>
            <w:tcW w:w="701" w:type="dxa"/>
          </w:tcPr>
          <w:p w14:paraId="28AAA22D" w14:textId="4D7F04E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3395C1A3" w14:textId="351C6C7E" w:rsidTr="009C10BD">
        <w:trPr>
          <w:trHeight w:val="227"/>
        </w:trPr>
        <w:tc>
          <w:tcPr>
            <w:tcW w:w="1134" w:type="dxa"/>
          </w:tcPr>
          <w:p w14:paraId="2E5D80C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5422B480" w14:textId="1CEB0AF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52737AA6" w14:textId="1EB3FA3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33351E94" w14:textId="20A4351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9.4</w:t>
            </w:r>
          </w:p>
        </w:tc>
        <w:tc>
          <w:tcPr>
            <w:tcW w:w="705" w:type="dxa"/>
            <w:tcBorders>
              <w:bottom w:val="dashSmallGap" w:sz="4" w:space="0" w:color="auto"/>
            </w:tcBorders>
          </w:tcPr>
          <w:p w14:paraId="17E2D94D" w14:textId="4D1B0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74B72806" w14:textId="5695876D"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6</w:t>
            </w:r>
          </w:p>
        </w:tc>
        <w:tc>
          <w:tcPr>
            <w:tcW w:w="851" w:type="dxa"/>
            <w:tcBorders>
              <w:bottom w:val="dashSmallGap" w:sz="4" w:space="0" w:color="auto"/>
            </w:tcBorders>
          </w:tcPr>
          <w:p w14:paraId="31877234" w14:textId="5AC8354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4C9E306A" w14:textId="417932CB"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4.6</w:t>
            </w:r>
          </w:p>
        </w:tc>
        <w:tc>
          <w:tcPr>
            <w:tcW w:w="701" w:type="dxa"/>
            <w:tcBorders>
              <w:bottom w:val="dashSmallGap" w:sz="4" w:space="0" w:color="auto"/>
            </w:tcBorders>
          </w:tcPr>
          <w:p w14:paraId="1E7AF6F1" w14:textId="3ACBF80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750943" w:rsidRPr="00840830" w14:paraId="4503C606" w14:textId="6E6034DE" w:rsidTr="009C10BD">
        <w:trPr>
          <w:trHeight w:val="227"/>
        </w:trPr>
        <w:tc>
          <w:tcPr>
            <w:tcW w:w="1134" w:type="dxa"/>
          </w:tcPr>
          <w:p w14:paraId="13326302"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0F0D0092" w14:textId="3DF5ECBF"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 region</w:t>
            </w:r>
          </w:p>
        </w:tc>
        <w:tc>
          <w:tcPr>
            <w:tcW w:w="1418" w:type="dxa"/>
            <w:tcBorders>
              <w:top w:val="dashSmallGap" w:sz="4" w:space="0" w:color="auto"/>
            </w:tcBorders>
          </w:tcPr>
          <w:p w14:paraId="00DBA767" w14:textId="6730091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dashSmallGap" w:sz="4" w:space="0" w:color="auto"/>
            </w:tcBorders>
          </w:tcPr>
          <w:p w14:paraId="05B1BD0A" w14:textId="3CBA4480"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96.9</w:t>
            </w:r>
          </w:p>
        </w:tc>
        <w:tc>
          <w:tcPr>
            <w:tcW w:w="705" w:type="dxa"/>
            <w:tcBorders>
              <w:top w:val="dashSmallGap" w:sz="4" w:space="0" w:color="auto"/>
            </w:tcBorders>
          </w:tcPr>
          <w:p w14:paraId="0EADD8F7" w14:textId="54864BB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E6940C6" w14:textId="50E2A64F"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6</w:t>
            </w:r>
          </w:p>
        </w:tc>
        <w:tc>
          <w:tcPr>
            <w:tcW w:w="851" w:type="dxa"/>
            <w:tcBorders>
              <w:top w:val="dashSmallGap" w:sz="4" w:space="0" w:color="auto"/>
            </w:tcBorders>
          </w:tcPr>
          <w:p w14:paraId="66E6B99C" w14:textId="0DD73A64"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7AE7FA8F" w14:textId="5D55B9DA"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7BD92720" w14:textId="3CC7D6F5"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2061C68C" w14:textId="54BEE7D7" w:rsidTr="009C10BD">
        <w:trPr>
          <w:trHeight w:val="227"/>
        </w:trPr>
        <w:tc>
          <w:tcPr>
            <w:tcW w:w="1134" w:type="dxa"/>
          </w:tcPr>
          <w:p w14:paraId="3CD09BF6"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Pr>
          <w:p w14:paraId="29FC06A8" w14:textId="7C7FB2D9"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44983026" w14:textId="0FA94D8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1D7C08D5" w14:textId="24DFBC3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2.1</w:t>
            </w:r>
          </w:p>
        </w:tc>
        <w:tc>
          <w:tcPr>
            <w:tcW w:w="705" w:type="dxa"/>
          </w:tcPr>
          <w:p w14:paraId="3A6BA3DA" w14:textId="231D76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E79BF2E" w14:textId="36455F0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7.6</w:t>
            </w:r>
          </w:p>
        </w:tc>
        <w:tc>
          <w:tcPr>
            <w:tcW w:w="851" w:type="dxa"/>
          </w:tcPr>
          <w:p w14:paraId="2FA83183" w14:textId="51C0D1B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5D786016" w14:textId="598E4B0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Pr>
          <w:p w14:paraId="3AD10EA1" w14:textId="42E0ECBD" w:rsidR="00750943" w:rsidRPr="00840830" w:rsidRDefault="00750943" w:rsidP="009C10BD">
            <w:pPr>
              <w:pStyle w:val="Compact"/>
              <w:spacing w:before="0" w:after="0"/>
              <w:rPr>
                <w:rFonts w:ascii="Times New Roman" w:hAnsi="Times New Roman" w:cs="Times New Roman"/>
                <w:sz w:val="22"/>
                <w:szCs w:val="22"/>
              </w:rPr>
            </w:pPr>
          </w:p>
        </w:tc>
      </w:tr>
      <w:tr w:rsidR="00D51F88" w:rsidRPr="00840830" w14:paraId="61021E01" w14:textId="012B0312" w:rsidTr="009C10BD">
        <w:trPr>
          <w:trHeight w:val="227"/>
        </w:trPr>
        <w:tc>
          <w:tcPr>
            <w:tcW w:w="1134" w:type="dxa"/>
          </w:tcPr>
          <w:p w14:paraId="620A9F7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4C951B7B" w14:textId="2457F4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0F4C29CF" w14:textId="468F41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77ECA1CB" w14:textId="56381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5.0</w:t>
            </w:r>
          </w:p>
        </w:tc>
        <w:tc>
          <w:tcPr>
            <w:tcW w:w="705" w:type="dxa"/>
          </w:tcPr>
          <w:p w14:paraId="4C07E068" w14:textId="696CA0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6538D2C4" w14:textId="4218E7B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0.5</w:t>
            </w:r>
          </w:p>
        </w:tc>
        <w:tc>
          <w:tcPr>
            <w:tcW w:w="851" w:type="dxa"/>
          </w:tcPr>
          <w:p w14:paraId="4FFA9300" w14:textId="0466A13F"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37F42DAA" w14:textId="49E6D40B"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6A216F13" w14:textId="37618B7B"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36C98A9B" w14:textId="1FAF2C2F" w:rsidTr="009C10BD">
        <w:trPr>
          <w:trHeight w:val="227"/>
        </w:trPr>
        <w:tc>
          <w:tcPr>
            <w:tcW w:w="1134" w:type="dxa"/>
          </w:tcPr>
          <w:p w14:paraId="2945E94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7A130542" w14:textId="7AD4626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46BDA538" w14:textId="15EECAA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Borders>
              <w:bottom w:val="dashSmallGap" w:sz="4" w:space="0" w:color="auto"/>
            </w:tcBorders>
          </w:tcPr>
          <w:p w14:paraId="74783313" w14:textId="5C26E844"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7.0</w:t>
            </w:r>
          </w:p>
        </w:tc>
        <w:tc>
          <w:tcPr>
            <w:tcW w:w="705" w:type="dxa"/>
            <w:tcBorders>
              <w:bottom w:val="dashSmallGap" w:sz="4" w:space="0" w:color="auto"/>
            </w:tcBorders>
          </w:tcPr>
          <w:p w14:paraId="424C6905" w14:textId="2D474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0865CE3F" w14:textId="5BA957A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3.4</w:t>
            </w:r>
          </w:p>
        </w:tc>
        <w:tc>
          <w:tcPr>
            <w:tcW w:w="851" w:type="dxa"/>
            <w:tcBorders>
              <w:bottom w:val="dashSmallGap" w:sz="4" w:space="0" w:color="auto"/>
            </w:tcBorders>
          </w:tcPr>
          <w:p w14:paraId="44A5E9CE" w14:textId="3DDB2476"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6D69913D" w14:textId="3430AD39"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1E3EC4D1" w14:textId="4A723EBF" w:rsidR="00D51F88" w:rsidRPr="00840830" w:rsidRDefault="00D51F88" w:rsidP="009C10BD">
            <w:pPr>
              <w:pStyle w:val="Compact"/>
              <w:spacing w:before="0" w:after="0"/>
              <w:rPr>
                <w:rFonts w:ascii="Times New Roman" w:hAnsi="Times New Roman" w:cs="Times New Roman"/>
                <w:sz w:val="22"/>
                <w:szCs w:val="22"/>
              </w:rPr>
            </w:pPr>
          </w:p>
        </w:tc>
      </w:tr>
      <w:tr w:rsidR="00750943" w:rsidRPr="00840830" w14:paraId="14F91A09" w14:textId="6911532D" w:rsidTr="009C10BD">
        <w:trPr>
          <w:trHeight w:val="227"/>
        </w:trPr>
        <w:tc>
          <w:tcPr>
            <w:tcW w:w="1134" w:type="dxa"/>
          </w:tcPr>
          <w:p w14:paraId="6CD7331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dashSmallGap" w:sz="4" w:space="0" w:color="auto"/>
            </w:tcBorders>
          </w:tcPr>
          <w:p w14:paraId="16CF46C8" w14:textId="5D2C097B"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only</w:t>
            </w:r>
          </w:p>
        </w:tc>
        <w:tc>
          <w:tcPr>
            <w:tcW w:w="1418" w:type="dxa"/>
            <w:tcBorders>
              <w:top w:val="dashSmallGap" w:sz="4" w:space="0" w:color="auto"/>
              <w:bottom w:val="dashSmallGap" w:sz="4" w:space="0" w:color="auto"/>
            </w:tcBorders>
          </w:tcPr>
          <w:p w14:paraId="28DB2945" w14:textId="7C2C766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bottom w:val="dashSmallGap" w:sz="4" w:space="0" w:color="auto"/>
            </w:tcBorders>
          </w:tcPr>
          <w:p w14:paraId="7ACB01E5" w14:textId="775FD444"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74.6</w:t>
            </w:r>
          </w:p>
        </w:tc>
        <w:tc>
          <w:tcPr>
            <w:tcW w:w="705" w:type="dxa"/>
            <w:tcBorders>
              <w:top w:val="dashSmallGap" w:sz="4" w:space="0" w:color="auto"/>
              <w:bottom w:val="dashSmallGap" w:sz="4" w:space="0" w:color="auto"/>
            </w:tcBorders>
          </w:tcPr>
          <w:p w14:paraId="5914B97B" w14:textId="2CD0195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bottom w:val="dashSmallGap" w:sz="4" w:space="0" w:color="auto"/>
            </w:tcBorders>
          </w:tcPr>
          <w:p w14:paraId="0B1C974D" w14:textId="2454AC90" w:rsidR="00750943" w:rsidRPr="00840830" w:rsidRDefault="00750943"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dashSmallGap" w:sz="4" w:space="0" w:color="auto"/>
              <w:bottom w:val="dashSmallGap" w:sz="4" w:space="0" w:color="auto"/>
            </w:tcBorders>
          </w:tcPr>
          <w:p w14:paraId="62E522DD" w14:textId="6DDBC8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dashSmallGap" w:sz="4" w:space="0" w:color="auto"/>
              <w:bottom w:val="dashSmallGap" w:sz="4" w:space="0" w:color="auto"/>
            </w:tcBorders>
          </w:tcPr>
          <w:p w14:paraId="3E1DE032" w14:textId="1BDDF377"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dashSmallGap" w:sz="4" w:space="0" w:color="auto"/>
            </w:tcBorders>
          </w:tcPr>
          <w:p w14:paraId="58B0C99A" w14:textId="2CD1DA0C"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64E78183" w14:textId="1132F423" w:rsidTr="009C10BD">
        <w:trPr>
          <w:trHeight w:val="227"/>
        </w:trPr>
        <w:tc>
          <w:tcPr>
            <w:tcW w:w="1134" w:type="dxa"/>
            <w:tcBorders>
              <w:bottom w:val="single" w:sz="4" w:space="0" w:color="auto"/>
            </w:tcBorders>
          </w:tcPr>
          <w:p w14:paraId="336879F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4A1B3F56" w14:textId="0E1B96C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Region only</w:t>
            </w:r>
          </w:p>
        </w:tc>
        <w:tc>
          <w:tcPr>
            <w:tcW w:w="1418" w:type="dxa"/>
            <w:tcBorders>
              <w:top w:val="dashSmallGap" w:sz="4" w:space="0" w:color="auto"/>
            </w:tcBorders>
          </w:tcPr>
          <w:p w14:paraId="12599AD7" w14:textId="071CC3A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top w:val="dashSmallGap" w:sz="4" w:space="0" w:color="auto"/>
            </w:tcBorders>
          </w:tcPr>
          <w:p w14:paraId="1295E05B" w14:textId="4DB9D3E0"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5</w:t>
            </w:r>
          </w:p>
        </w:tc>
        <w:tc>
          <w:tcPr>
            <w:tcW w:w="705" w:type="dxa"/>
            <w:tcBorders>
              <w:top w:val="dashSmallGap" w:sz="4" w:space="0" w:color="auto"/>
            </w:tcBorders>
          </w:tcPr>
          <w:p w14:paraId="1ACCCA05" w14:textId="4FDAEDB1" w:rsidR="00750943" w:rsidRPr="00840830" w:rsidRDefault="002B5DBF"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D6ED5D1" w14:textId="6D021B47"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6</w:t>
            </w:r>
          </w:p>
        </w:tc>
        <w:tc>
          <w:tcPr>
            <w:tcW w:w="851" w:type="dxa"/>
            <w:tcBorders>
              <w:top w:val="dashSmallGap" w:sz="4" w:space="0" w:color="auto"/>
            </w:tcBorders>
          </w:tcPr>
          <w:p w14:paraId="600D8F03" w14:textId="3CF6E141"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67001671" w14:textId="09A6D29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6ACC985C" w14:textId="5FE957E6" w:rsidR="00750943" w:rsidRPr="00840830" w:rsidRDefault="00750943" w:rsidP="009C10BD">
            <w:pPr>
              <w:pStyle w:val="Compact"/>
              <w:spacing w:before="0" w:after="0"/>
              <w:rPr>
                <w:rFonts w:ascii="Times New Roman" w:hAnsi="Times New Roman" w:cs="Times New Roman"/>
                <w:sz w:val="22"/>
                <w:szCs w:val="22"/>
              </w:rPr>
            </w:pPr>
          </w:p>
        </w:tc>
      </w:tr>
      <w:tr w:rsidR="00D15B52" w:rsidRPr="00840830" w14:paraId="1D077985" w14:textId="45FE03B9" w:rsidTr="009C10BD">
        <w:trPr>
          <w:trHeight w:val="227"/>
        </w:trPr>
        <w:tc>
          <w:tcPr>
            <w:tcW w:w="1134" w:type="dxa"/>
            <w:tcBorders>
              <w:top w:val="single" w:sz="4" w:space="0" w:color="auto"/>
            </w:tcBorders>
          </w:tcPr>
          <w:p w14:paraId="6E4CF490" w14:textId="041C0560"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b)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HDS</w:t>
            </w:r>
          </w:p>
        </w:tc>
        <w:tc>
          <w:tcPr>
            <w:tcW w:w="2268" w:type="dxa"/>
            <w:tcBorders>
              <w:top w:val="single" w:sz="2" w:space="0" w:color="auto"/>
            </w:tcBorders>
          </w:tcPr>
          <w:p w14:paraId="194F390B" w14:textId="77777777"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2" w:space="0" w:color="auto"/>
            </w:tcBorders>
          </w:tcPr>
          <w:p w14:paraId="0F4C10DF" w14:textId="5DF63C0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2" w:space="0" w:color="auto"/>
            </w:tcBorders>
          </w:tcPr>
          <w:p w14:paraId="7430057D" w14:textId="0F05842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19.3</w:t>
            </w:r>
          </w:p>
        </w:tc>
        <w:tc>
          <w:tcPr>
            <w:tcW w:w="705" w:type="dxa"/>
            <w:tcBorders>
              <w:top w:val="single" w:sz="2" w:space="0" w:color="auto"/>
            </w:tcBorders>
          </w:tcPr>
          <w:p w14:paraId="714F7B60" w14:textId="0C0084C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2" w:space="0" w:color="auto"/>
            </w:tcBorders>
          </w:tcPr>
          <w:p w14:paraId="113D1288" w14:textId="0AF2E3DF"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2" w:space="0" w:color="auto"/>
            </w:tcBorders>
          </w:tcPr>
          <w:p w14:paraId="6EFC9A3C" w14:textId="231C951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2" w:space="0" w:color="auto"/>
            </w:tcBorders>
          </w:tcPr>
          <w:p w14:paraId="3F218F66"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2" w:space="0" w:color="auto"/>
            </w:tcBorders>
          </w:tcPr>
          <w:p w14:paraId="3CE1A54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B625CED" w14:textId="378D684F" w:rsidTr="009C10BD">
        <w:trPr>
          <w:trHeight w:val="227"/>
        </w:trPr>
        <w:tc>
          <w:tcPr>
            <w:tcW w:w="1134" w:type="dxa"/>
          </w:tcPr>
          <w:p w14:paraId="42CDAA3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670739E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1B45F2F2" w14:textId="5386239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6585EA14" w14:textId="38D2FEDB"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66.1</w:t>
            </w:r>
          </w:p>
        </w:tc>
        <w:tc>
          <w:tcPr>
            <w:tcW w:w="705" w:type="dxa"/>
          </w:tcPr>
          <w:p w14:paraId="5D71FBFF" w14:textId="319C70A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78DD53B4" w14:textId="599BA3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DE11A13" w14:textId="42CAC3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9C76AB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6E7734B"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210E479" w14:textId="383EE0DC" w:rsidTr="009C10BD">
        <w:trPr>
          <w:trHeight w:val="227"/>
        </w:trPr>
        <w:tc>
          <w:tcPr>
            <w:tcW w:w="1134" w:type="dxa"/>
          </w:tcPr>
          <w:p w14:paraId="3793E1B1"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F4604DD"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7C3569A6" w14:textId="3E7985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2822FD91" w14:textId="07BC58E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9.4</w:t>
            </w:r>
          </w:p>
        </w:tc>
        <w:tc>
          <w:tcPr>
            <w:tcW w:w="705" w:type="dxa"/>
          </w:tcPr>
          <w:p w14:paraId="61666BAE" w14:textId="49911C5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13DE168" w14:textId="5EF8516D"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DFD1B8A" w14:textId="7758A20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DDF6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5F451EE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7434E0C" w14:textId="79BE7819" w:rsidTr="009C10BD">
        <w:trPr>
          <w:trHeight w:val="227"/>
        </w:trPr>
        <w:tc>
          <w:tcPr>
            <w:tcW w:w="1134" w:type="dxa"/>
          </w:tcPr>
          <w:p w14:paraId="6D19E55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581718A"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ED70B5" w14:textId="2C1716B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Pr>
          <w:p w14:paraId="2D09A4B9" w14:textId="5D7B6563"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0.6</w:t>
            </w:r>
          </w:p>
        </w:tc>
        <w:tc>
          <w:tcPr>
            <w:tcW w:w="705" w:type="dxa"/>
          </w:tcPr>
          <w:p w14:paraId="6601264B" w14:textId="6E7A722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5270A53" w14:textId="6A797EB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5C3EE63" w14:textId="51FFB9D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38F98BF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B12598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7B21AD3" w14:textId="2A019963" w:rsidTr="009C10BD">
        <w:trPr>
          <w:trHeight w:val="227"/>
        </w:trPr>
        <w:tc>
          <w:tcPr>
            <w:tcW w:w="1134" w:type="dxa"/>
          </w:tcPr>
          <w:p w14:paraId="1C1616E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678542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4178FF" w14:textId="7361BE08"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67CB88C7" w14:textId="5F01D2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53.6</w:t>
            </w:r>
          </w:p>
        </w:tc>
        <w:tc>
          <w:tcPr>
            <w:tcW w:w="705" w:type="dxa"/>
          </w:tcPr>
          <w:p w14:paraId="064B38B3" w14:textId="261241F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ECAEEEA" w14:textId="2579E8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A3C5037" w14:textId="50C7A7C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07D74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A6642C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122B6F0E" w14:textId="601CC7FF" w:rsidTr="009C10BD">
        <w:trPr>
          <w:trHeight w:val="227"/>
        </w:trPr>
        <w:tc>
          <w:tcPr>
            <w:tcW w:w="1134" w:type="dxa"/>
          </w:tcPr>
          <w:p w14:paraId="76BBEAF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230F4A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4B272B26" w14:textId="2A2A68B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38AF2147" w14:textId="3AFF167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29.7</w:t>
            </w:r>
          </w:p>
        </w:tc>
        <w:tc>
          <w:tcPr>
            <w:tcW w:w="705" w:type="dxa"/>
          </w:tcPr>
          <w:p w14:paraId="319C7DC8" w14:textId="7B8D422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B922517" w14:textId="75302A0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0A5CF7B" w14:textId="53C980F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0329A84D"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B317D9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ABA2A23" w14:textId="44AB0E26" w:rsidTr="009C10BD">
        <w:trPr>
          <w:trHeight w:val="227"/>
        </w:trPr>
        <w:tc>
          <w:tcPr>
            <w:tcW w:w="1134" w:type="dxa"/>
          </w:tcPr>
          <w:p w14:paraId="2750288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4930B078"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BEEC01C" w14:textId="55D3667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414CEE2E" w14:textId="6667512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40.3</w:t>
            </w:r>
          </w:p>
        </w:tc>
        <w:tc>
          <w:tcPr>
            <w:tcW w:w="705" w:type="dxa"/>
          </w:tcPr>
          <w:p w14:paraId="3F5A25DD" w14:textId="7067134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06B703F" w14:textId="3D5BFDB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34BDD603" w14:textId="0D21047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E9D96A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14AA5E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06A9E078" w14:textId="57CBE13E" w:rsidTr="009C10BD">
        <w:trPr>
          <w:trHeight w:val="227"/>
        </w:trPr>
        <w:tc>
          <w:tcPr>
            <w:tcW w:w="1134" w:type="dxa"/>
          </w:tcPr>
          <w:p w14:paraId="32EF69C4"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5B95102"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165742B" w14:textId="27ABA4C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Pr>
          <w:p w14:paraId="3C268989" w14:textId="2FD01FA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4.4</w:t>
            </w:r>
          </w:p>
        </w:tc>
        <w:tc>
          <w:tcPr>
            <w:tcW w:w="705" w:type="dxa"/>
          </w:tcPr>
          <w:p w14:paraId="2D772689" w14:textId="55C2CEC6"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4F0E2079" w14:textId="2D836702"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C009F77" w14:textId="251392D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49BF513A"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38CDC44"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180B734" w14:textId="0DEB0741" w:rsidTr="009C10BD">
        <w:trPr>
          <w:trHeight w:val="227"/>
        </w:trPr>
        <w:tc>
          <w:tcPr>
            <w:tcW w:w="1134" w:type="dxa"/>
          </w:tcPr>
          <w:p w14:paraId="3E151716"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4A23895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5059EE4F" w14:textId="2785EC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25181CA6" w14:textId="1B27EC0E"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1.0</w:t>
            </w:r>
          </w:p>
        </w:tc>
        <w:tc>
          <w:tcPr>
            <w:tcW w:w="705" w:type="dxa"/>
            <w:tcBorders>
              <w:bottom w:val="dashSmallGap" w:sz="4" w:space="0" w:color="auto"/>
            </w:tcBorders>
          </w:tcPr>
          <w:p w14:paraId="290FDEE1" w14:textId="7C45796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0E617A8" w14:textId="10507271"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76267187" w14:textId="794307B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387A0337"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0C820755"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193508D6" w14:textId="735FFCA0" w:rsidTr="009C10BD">
        <w:trPr>
          <w:trHeight w:val="227"/>
        </w:trPr>
        <w:tc>
          <w:tcPr>
            <w:tcW w:w="1134" w:type="dxa"/>
            <w:tcBorders>
              <w:bottom w:val="single" w:sz="4" w:space="0" w:color="auto"/>
            </w:tcBorders>
          </w:tcPr>
          <w:p w14:paraId="72012CC4"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single" w:sz="4" w:space="0" w:color="auto"/>
            </w:tcBorders>
          </w:tcPr>
          <w:p w14:paraId="321F442E" w14:textId="6320EC6B"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bottom w:val="single" w:sz="4" w:space="0" w:color="auto"/>
            </w:tcBorders>
          </w:tcPr>
          <w:p w14:paraId="74875E9E" w14:textId="75D7950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Borders>
              <w:top w:val="dashSmallGap" w:sz="4" w:space="0" w:color="auto"/>
              <w:bottom w:val="single" w:sz="4" w:space="0" w:color="auto"/>
            </w:tcBorders>
          </w:tcPr>
          <w:p w14:paraId="0845BF4D" w14:textId="2F03B0F6"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4</w:t>
            </w:r>
          </w:p>
        </w:tc>
        <w:tc>
          <w:tcPr>
            <w:tcW w:w="705" w:type="dxa"/>
            <w:tcBorders>
              <w:top w:val="dashSmallGap" w:sz="4" w:space="0" w:color="auto"/>
              <w:bottom w:val="single" w:sz="4" w:space="0" w:color="auto"/>
            </w:tcBorders>
          </w:tcPr>
          <w:p w14:paraId="76C88FA9" w14:textId="7121FC19" w:rsidR="00D51F88" w:rsidRPr="00840830" w:rsidRDefault="00D51F88" w:rsidP="009C10BD">
            <w:pPr>
              <w:pStyle w:val="Compact"/>
              <w:spacing w:before="0" w:after="0"/>
              <w:rPr>
                <w:rFonts w:ascii="Times New Roman" w:hAnsi="Times New Roman" w:cs="Times New Roman"/>
                <w:sz w:val="22"/>
                <w:szCs w:val="22"/>
              </w:rPr>
            </w:pPr>
          </w:p>
        </w:tc>
        <w:tc>
          <w:tcPr>
            <w:tcW w:w="1276" w:type="dxa"/>
            <w:tcBorders>
              <w:top w:val="dashSmallGap" w:sz="4" w:space="0" w:color="auto"/>
              <w:bottom w:val="single" w:sz="4" w:space="0" w:color="auto"/>
            </w:tcBorders>
          </w:tcPr>
          <w:p w14:paraId="073C4A6C" w14:textId="3BA8927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61.4</w:t>
            </w:r>
          </w:p>
        </w:tc>
        <w:tc>
          <w:tcPr>
            <w:tcW w:w="851" w:type="dxa"/>
            <w:tcBorders>
              <w:top w:val="dashSmallGap" w:sz="4" w:space="0" w:color="auto"/>
              <w:bottom w:val="single" w:sz="4" w:space="0" w:color="auto"/>
            </w:tcBorders>
          </w:tcPr>
          <w:p w14:paraId="2EFFC6CF" w14:textId="63E849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bottom w:val="single" w:sz="4" w:space="0" w:color="auto"/>
            </w:tcBorders>
          </w:tcPr>
          <w:p w14:paraId="3B85487F"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single" w:sz="4" w:space="0" w:color="auto"/>
            </w:tcBorders>
          </w:tcPr>
          <w:p w14:paraId="446B8188" w14:textId="77777777" w:rsidR="00D51F88" w:rsidRPr="00840830" w:rsidRDefault="00D51F88" w:rsidP="009C10BD">
            <w:pPr>
              <w:pStyle w:val="Compact"/>
              <w:spacing w:before="0" w:after="0"/>
              <w:rPr>
                <w:rFonts w:ascii="Times New Roman" w:hAnsi="Times New Roman" w:cs="Times New Roman"/>
                <w:sz w:val="22"/>
                <w:szCs w:val="22"/>
              </w:rPr>
            </w:pPr>
          </w:p>
        </w:tc>
      </w:tr>
      <w:tr w:rsidR="00D15B52" w:rsidRPr="00840830" w14:paraId="732DC4E4" w14:textId="6B551E89" w:rsidTr="009C10BD">
        <w:trPr>
          <w:trHeight w:val="227"/>
        </w:trPr>
        <w:tc>
          <w:tcPr>
            <w:tcW w:w="1134" w:type="dxa"/>
          </w:tcPr>
          <w:p w14:paraId="45910090" w14:textId="1CD4D8BF"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c)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DS</w:t>
            </w:r>
          </w:p>
        </w:tc>
        <w:tc>
          <w:tcPr>
            <w:tcW w:w="2268" w:type="dxa"/>
            <w:tcBorders>
              <w:top w:val="single" w:sz="4" w:space="0" w:color="auto"/>
            </w:tcBorders>
          </w:tcPr>
          <w:p w14:paraId="66CF7711" w14:textId="3239BEC5"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4" w:space="0" w:color="auto"/>
            </w:tcBorders>
          </w:tcPr>
          <w:p w14:paraId="4017B073" w14:textId="5CDA1C2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4" w:space="0" w:color="auto"/>
            </w:tcBorders>
          </w:tcPr>
          <w:p w14:paraId="67D90D7B" w14:textId="7D621AC1"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89.5</w:t>
            </w:r>
          </w:p>
        </w:tc>
        <w:tc>
          <w:tcPr>
            <w:tcW w:w="705" w:type="dxa"/>
            <w:tcBorders>
              <w:top w:val="single" w:sz="4" w:space="0" w:color="auto"/>
            </w:tcBorders>
          </w:tcPr>
          <w:p w14:paraId="0CE7227F" w14:textId="3E4F0F9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1A230A73" w14:textId="7A16315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4" w:space="0" w:color="auto"/>
            </w:tcBorders>
          </w:tcPr>
          <w:p w14:paraId="4D54ACFA" w14:textId="4070428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4" w:space="0" w:color="auto"/>
            </w:tcBorders>
          </w:tcPr>
          <w:p w14:paraId="0B6D885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4" w:space="0" w:color="auto"/>
            </w:tcBorders>
          </w:tcPr>
          <w:p w14:paraId="3B816FB2"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3202EACA" w14:textId="6FA6D84D" w:rsidTr="009C10BD">
        <w:trPr>
          <w:trHeight w:val="227"/>
        </w:trPr>
        <w:tc>
          <w:tcPr>
            <w:tcW w:w="1134" w:type="dxa"/>
          </w:tcPr>
          <w:p w14:paraId="41C4392E" w14:textId="50CFE1DD"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FD269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62C4AF7" w14:textId="3E35B7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4C44C603" w14:textId="64F809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5.4</w:t>
            </w:r>
          </w:p>
        </w:tc>
        <w:tc>
          <w:tcPr>
            <w:tcW w:w="705" w:type="dxa"/>
          </w:tcPr>
          <w:p w14:paraId="056D4A98" w14:textId="09C7D37B"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CD3531A" w14:textId="5208C4F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227FAE3" w14:textId="357902C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B1A5C9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6EC4FD9A"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4D9F533" w14:textId="1641F210" w:rsidTr="009C10BD">
        <w:trPr>
          <w:trHeight w:val="227"/>
        </w:trPr>
        <w:tc>
          <w:tcPr>
            <w:tcW w:w="1134" w:type="dxa"/>
          </w:tcPr>
          <w:p w14:paraId="16CD37FC"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59E974A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C2CBD53" w14:textId="4D9AA6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0B67FBC3" w14:textId="0EA666B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41.9</w:t>
            </w:r>
          </w:p>
        </w:tc>
        <w:tc>
          <w:tcPr>
            <w:tcW w:w="705" w:type="dxa"/>
          </w:tcPr>
          <w:p w14:paraId="2F321CD1" w14:textId="04CE811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0884183" w14:textId="013A9A8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76461248" w14:textId="40472B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8E66CFC"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AEFFFB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BAEC65F" w14:textId="643105C3" w:rsidTr="009C10BD">
        <w:trPr>
          <w:trHeight w:val="227"/>
        </w:trPr>
        <w:tc>
          <w:tcPr>
            <w:tcW w:w="1134" w:type="dxa"/>
          </w:tcPr>
          <w:p w14:paraId="4712CEB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790733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3BA08B5A" w14:textId="5925A2F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90EC008" w14:textId="591F86B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0.6</w:t>
            </w:r>
          </w:p>
        </w:tc>
        <w:tc>
          <w:tcPr>
            <w:tcW w:w="705" w:type="dxa"/>
          </w:tcPr>
          <w:p w14:paraId="65E9BF8E" w14:textId="020B9661"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366A3D2" w14:textId="1194BA7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3A78516" w14:textId="11C3308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56C8C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7B6E96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34D55D8" w14:textId="4F23D20E" w:rsidTr="009C10BD">
        <w:trPr>
          <w:trHeight w:val="227"/>
        </w:trPr>
        <w:tc>
          <w:tcPr>
            <w:tcW w:w="1134" w:type="dxa"/>
          </w:tcPr>
          <w:p w14:paraId="3EE9157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0EEA7A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47070D9" w14:textId="525660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78A60B4C" w14:textId="6F5B743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5.8</w:t>
            </w:r>
          </w:p>
        </w:tc>
        <w:tc>
          <w:tcPr>
            <w:tcW w:w="705" w:type="dxa"/>
          </w:tcPr>
          <w:p w14:paraId="150C53FB" w14:textId="4CB52CE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4FE70EB" w14:textId="5D89578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003EABB6" w14:textId="78F021F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F69607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2C3E362F"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9B40E0E" w14:textId="69B16D68" w:rsidTr="009C10BD">
        <w:trPr>
          <w:trHeight w:val="227"/>
        </w:trPr>
        <w:tc>
          <w:tcPr>
            <w:tcW w:w="1134" w:type="dxa"/>
          </w:tcPr>
          <w:p w14:paraId="1BC98CC9"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1E2ACB7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6ACD7DC2" w14:textId="6F6576D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685E6546" w14:textId="510C120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47.5</w:t>
            </w:r>
          </w:p>
        </w:tc>
        <w:tc>
          <w:tcPr>
            <w:tcW w:w="705" w:type="dxa"/>
            <w:tcBorders>
              <w:bottom w:val="dashSmallGap" w:sz="4" w:space="0" w:color="auto"/>
            </w:tcBorders>
          </w:tcPr>
          <w:p w14:paraId="08601A8E" w14:textId="75A0D7E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9E7712E" w14:textId="36885DB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6EEDE95E" w14:textId="288106E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1567368F"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56BF21CC"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03DCF9E4" w14:textId="7D8061FA" w:rsidTr="009C10BD">
        <w:trPr>
          <w:trHeight w:val="227"/>
        </w:trPr>
        <w:tc>
          <w:tcPr>
            <w:tcW w:w="1134" w:type="dxa"/>
          </w:tcPr>
          <w:p w14:paraId="2C26BCAD"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6520F10B" w14:textId="48C00019"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tcBorders>
          </w:tcPr>
          <w:p w14:paraId="3BCC15AD" w14:textId="72A4C50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tcBorders>
          </w:tcPr>
          <w:p w14:paraId="1F687028" w14:textId="4F42B25D"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97.7</w:t>
            </w:r>
          </w:p>
        </w:tc>
        <w:tc>
          <w:tcPr>
            <w:tcW w:w="705" w:type="dxa"/>
            <w:tcBorders>
              <w:top w:val="dashSmallGap" w:sz="4" w:space="0" w:color="auto"/>
            </w:tcBorders>
          </w:tcPr>
          <w:p w14:paraId="04A36E00" w14:textId="4A3935B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0CBFA3B6" w14:textId="4CC1824F"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84.0</w:t>
            </w:r>
          </w:p>
        </w:tc>
        <w:tc>
          <w:tcPr>
            <w:tcW w:w="851" w:type="dxa"/>
            <w:tcBorders>
              <w:top w:val="dashSmallGap" w:sz="4" w:space="0" w:color="auto"/>
            </w:tcBorders>
          </w:tcPr>
          <w:p w14:paraId="2EF828F4" w14:textId="644FCF4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553BE8A5"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413BAFFA"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6EC09B0B" w14:textId="29DAE2E9" w:rsidTr="009C10BD">
        <w:trPr>
          <w:trHeight w:val="227"/>
        </w:trPr>
        <w:tc>
          <w:tcPr>
            <w:tcW w:w="1134" w:type="dxa"/>
          </w:tcPr>
          <w:p w14:paraId="417441BF"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240B1F12"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59B3B17B" w14:textId="2629FA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5DACA182" w14:textId="76EDF8A5"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9.8</w:t>
            </w:r>
          </w:p>
        </w:tc>
        <w:tc>
          <w:tcPr>
            <w:tcW w:w="705" w:type="dxa"/>
          </w:tcPr>
          <w:p w14:paraId="42BCF2A9" w14:textId="23114B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5B60F97" w14:textId="2268B9CB"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64.0</w:t>
            </w:r>
          </w:p>
        </w:tc>
        <w:tc>
          <w:tcPr>
            <w:tcW w:w="851" w:type="dxa"/>
          </w:tcPr>
          <w:p w14:paraId="1480F7AA" w14:textId="4DB5D42D"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4A4A9573"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4D3FDD5C"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34D8943" w14:textId="261BEEA9" w:rsidTr="009C10BD">
        <w:trPr>
          <w:trHeight w:val="227"/>
        </w:trPr>
        <w:tc>
          <w:tcPr>
            <w:tcW w:w="1134" w:type="dxa"/>
          </w:tcPr>
          <w:p w14:paraId="6D8D73E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6A44EB7"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486CAE9A" w14:textId="4533B43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0C7327E9" w14:textId="4FFBF763"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1.3</w:t>
            </w:r>
          </w:p>
        </w:tc>
        <w:tc>
          <w:tcPr>
            <w:tcW w:w="705" w:type="dxa"/>
          </w:tcPr>
          <w:p w14:paraId="38CEC094" w14:textId="4F346D1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EBECAAD" w14:textId="104E6B6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74.2</w:t>
            </w:r>
          </w:p>
        </w:tc>
        <w:tc>
          <w:tcPr>
            <w:tcW w:w="851" w:type="dxa"/>
          </w:tcPr>
          <w:p w14:paraId="287231AE" w14:textId="528392F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7A672C96"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189F93E0"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660C718" w14:textId="3CF8C0FB" w:rsidTr="009C10BD">
        <w:trPr>
          <w:trHeight w:val="227"/>
        </w:trPr>
        <w:tc>
          <w:tcPr>
            <w:tcW w:w="1134" w:type="dxa"/>
            <w:tcBorders>
              <w:bottom w:val="single" w:sz="4" w:space="0" w:color="auto"/>
            </w:tcBorders>
          </w:tcPr>
          <w:p w14:paraId="5C8E4A60"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single" w:sz="4" w:space="0" w:color="auto"/>
            </w:tcBorders>
          </w:tcPr>
          <w:p w14:paraId="59C830FF"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Borders>
              <w:bottom w:val="single" w:sz="4" w:space="0" w:color="auto"/>
            </w:tcBorders>
          </w:tcPr>
          <w:p w14:paraId="700C8498" w14:textId="1D590BF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bottom w:val="single" w:sz="4" w:space="0" w:color="auto"/>
            </w:tcBorders>
          </w:tcPr>
          <w:p w14:paraId="2B47B2E1" w14:textId="43191DD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95.1</w:t>
            </w:r>
          </w:p>
        </w:tc>
        <w:tc>
          <w:tcPr>
            <w:tcW w:w="705" w:type="dxa"/>
            <w:tcBorders>
              <w:bottom w:val="single" w:sz="4" w:space="0" w:color="auto"/>
            </w:tcBorders>
          </w:tcPr>
          <w:p w14:paraId="78A63EB9" w14:textId="7B2795E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Borders>
              <w:bottom w:val="single" w:sz="4" w:space="0" w:color="auto"/>
            </w:tcBorders>
          </w:tcPr>
          <w:p w14:paraId="1CC12902" w14:textId="359A34F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11.6</w:t>
            </w:r>
          </w:p>
        </w:tc>
        <w:tc>
          <w:tcPr>
            <w:tcW w:w="851" w:type="dxa"/>
            <w:tcBorders>
              <w:bottom w:val="single" w:sz="4" w:space="0" w:color="auto"/>
            </w:tcBorders>
          </w:tcPr>
          <w:p w14:paraId="394EF77C" w14:textId="58E94793"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single" w:sz="4" w:space="0" w:color="auto"/>
            </w:tcBorders>
          </w:tcPr>
          <w:p w14:paraId="54F2246E"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single" w:sz="4" w:space="0" w:color="auto"/>
            </w:tcBorders>
          </w:tcPr>
          <w:p w14:paraId="2E103766" w14:textId="77777777" w:rsidR="00D51F88" w:rsidRPr="00840830" w:rsidRDefault="00D51F88" w:rsidP="009C10BD">
            <w:pPr>
              <w:pStyle w:val="Compact"/>
              <w:spacing w:before="0" w:after="0"/>
              <w:rPr>
                <w:rFonts w:ascii="Times New Roman" w:hAnsi="Times New Roman" w:cs="Times New Roman"/>
                <w:sz w:val="22"/>
                <w:szCs w:val="22"/>
              </w:rPr>
            </w:pPr>
          </w:p>
        </w:tc>
      </w:tr>
    </w:tbl>
    <w:p w14:paraId="11591A9A" w14:textId="77777777" w:rsidR="00F75284" w:rsidRPr="00840830" w:rsidRDefault="00F75284" w:rsidP="00F75284">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 </w:t>
      </w:r>
      <w:r w:rsidRPr="00840830">
        <w:rPr>
          <w:i/>
        </w:rPr>
        <w:t>P</w:t>
      </w:r>
      <w:r w:rsidRPr="00840830">
        <w:t xml:space="preserve"> &lt; 0.1; blank, NS.</w:t>
      </w:r>
    </w:p>
    <w:p w14:paraId="3ACB7801" w14:textId="5B94AEA3" w:rsidR="00B73D31" w:rsidRPr="00840830" w:rsidRDefault="00F75284" w:rsidP="002C20EB">
      <w:pPr>
        <w:pStyle w:val="BodyText"/>
        <w:spacing w:before="0" w:after="0"/>
        <w:rPr>
          <w:vertAlign w:val="superscript"/>
        </w:rPr>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r w:rsidR="00B73D31" w:rsidRPr="00840830">
        <w:rPr>
          <w:vertAlign w:val="superscript"/>
        </w:rPr>
        <w:br w:type="page"/>
      </w:r>
    </w:p>
    <w:p w14:paraId="1B4BCCF4" w14:textId="61F74DD6" w:rsidR="00874A01" w:rsidRPr="0069122B" w:rsidRDefault="00874A01" w:rsidP="00FA753D">
      <w:pPr>
        <w:pStyle w:val="BodyText"/>
        <w:spacing w:before="0"/>
      </w:pPr>
      <w:bookmarkStart w:id="13" w:name="figures"/>
      <w:r w:rsidRPr="00874A01">
        <w:rPr>
          <w:b/>
          <w:bCs/>
        </w:rPr>
        <w:lastRenderedPageBreak/>
        <w:t xml:space="preserve">Table </w:t>
      </w:r>
      <w:r w:rsidRPr="008E4B9F">
        <w:rPr>
          <w:b/>
          <w:bCs/>
          <w:highlight w:val="red"/>
        </w:rPr>
        <w:t>3</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comparing</w:t>
      </w:r>
      <w:r w:rsidR="0069122B">
        <w:t xml:space="preserve"> </w:t>
      </w:r>
      <w:r w:rsidR="00513AF7">
        <w:t>the</w:t>
      </w:r>
      <w:r w:rsidR="0069122B">
        <w:t xml:space="preserve"> </w:t>
      </w:r>
      <w:r w:rsidR="00B77487">
        <w:t>predictions and residuals</w:t>
      </w:r>
      <w:r w:rsidR="00F7254D">
        <w:t xml:space="preserve"> of regressions of species richness (</w:t>
      </w:r>
      <w:r w:rsidR="0069122B">
        <w:rPr>
          <w:i/>
          <w:iCs/>
        </w:rPr>
        <w:t>S</w:t>
      </w:r>
      <w:r w:rsidR="00F7254D" w:rsidRPr="00F7254D">
        <w:t>)</w:t>
      </w:r>
      <w:r w:rsidR="00513AF7">
        <w:rPr>
          <w:i/>
          <w:iCs/>
        </w:rPr>
        <w:t xml:space="preserve"> </w:t>
      </w:r>
      <w:r w:rsidR="0069122B">
        <w:t xml:space="preserve">against the major axis of environmental heterogeneity (PC1; Table </w:t>
      </w:r>
      <w:r w:rsidR="0069122B" w:rsidRPr="003055F8">
        <w:rPr>
          <w:highlight w:val="red"/>
        </w:rPr>
        <w:t>2</w:t>
      </w:r>
      <w:r w:rsidR="00F7254D">
        <w:t>,</w:t>
      </w:r>
      <w:r w:rsidR="0069122B">
        <w:t xml:space="preserve"> Figure </w:t>
      </w:r>
      <w:r w:rsidR="0069122B" w:rsidRPr="003055F8">
        <w:rPr>
          <w:highlight w:val="red"/>
        </w:rPr>
        <w:t>3</w:t>
      </w:r>
      <w:r w:rsidR="0069122B">
        <w:t xml:space="preserve">) and the multivariate regressions (Figure </w:t>
      </w:r>
      <w:r w:rsidR="0069122B" w:rsidRPr="003055F8">
        <w:rPr>
          <w:highlight w:val="red"/>
        </w:rPr>
        <w:t>4</w:t>
      </w:r>
      <w:r w:rsidR="0069122B">
        <w:t>).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874A01" w:rsidRPr="006A200F" w14:paraId="3EA4BFED" w14:textId="77777777" w:rsidTr="00FA753D">
        <w:trPr>
          <w:trHeight w:val="227"/>
        </w:trPr>
        <w:tc>
          <w:tcPr>
            <w:tcW w:w="1543" w:type="dxa"/>
          </w:tcPr>
          <w:p w14:paraId="5CE4D5AB" w14:textId="77777777" w:rsidR="00874A01" w:rsidRPr="006A200F" w:rsidRDefault="00874A01" w:rsidP="00874A01">
            <w:pPr>
              <w:rPr>
                <w:sz w:val="22"/>
              </w:rPr>
            </w:pPr>
          </w:p>
        </w:tc>
        <w:tc>
          <w:tcPr>
            <w:tcW w:w="2779" w:type="dxa"/>
            <w:gridSpan w:val="2"/>
            <w:tcBorders>
              <w:bottom w:val="single" w:sz="4" w:space="0" w:color="auto"/>
            </w:tcBorders>
          </w:tcPr>
          <w:p w14:paraId="7972A805" w14:textId="7E53C9F4" w:rsidR="00874A01" w:rsidRPr="006A200F" w:rsidRDefault="00874A01" w:rsidP="00874A01">
            <w:pPr>
              <w:jc w:val="center"/>
              <w:rPr>
                <w:sz w:val="22"/>
              </w:rPr>
            </w:pPr>
            <w:r w:rsidRPr="006A200F">
              <w:rPr>
                <w:sz w:val="22"/>
              </w:rPr>
              <w:t>Correlation</w:t>
            </w:r>
          </w:p>
        </w:tc>
      </w:tr>
      <w:tr w:rsidR="00874A01" w:rsidRPr="006A200F" w14:paraId="43E71235" w14:textId="77777777" w:rsidTr="00FA753D">
        <w:trPr>
          <w:trHeight w:val="227"/>
        </w:trPr>
        <w:tc>
          <w:tcPr>
            <w:tcW w:w="1543" w:type="dxa"/>
            <w:tcBorders>
              <w:bottom w:val="single" w:sz="4" w:space="0" w:color="auto"/>
            </w:tcBorders>
          </w:tcPr>
          <w:p w14:paraId="5163C788" w14:textId="340FA41C" w:rsidR="00874A01" w:rsidRPr="006A200F" w:rsidRDefault="00874A01" w:rsidP="00874A01">
            <w:pPr>
              <w:jc w:val="center"/>
              <w:rPr>
                <w:sz w:val="22"/>
              </w:rPr>
            </w:pPr>
            <w:r w:rsidRPr="006A200F">
              <w:rPr>
                <w:sz w:val="22"/>
              </w:rPr>
              <w:t>Spatial scale</w:t>
            </w:r>
          </w:p>
        </w:tc>
        <w:tc>
          <w:tcPr>
            <w:tcW w:w="1423" w:type="dxa"/>
            <w:tcBorders>
              <w:top w:val="single" w:sz="4" w:space="0" w:color="auto"/>
              <w:bottom w:val="single" w:sz="4" w:space="0" w:color="auto"/>
            </w:tcBorders>
          </w:tcPr>
          <w:p w14:paraId="7BEA7D7A" w14:textId="70998894" w:rsidR="00874A01" w:rsidRPr="006A200F" w:rsidRDefault="00874A01" w:rsidP="00874A01">
            <w:pPr>
              <w:jc w:val="center"/>
              <w:rPr>
                <w:sz w:val="22"/>
              </w:rPr>
            </w:pPr>
            <w:r w:rsidRPr="006A200F">
              <w:rPr>
                <w:sz w:val="22"/>
              </w:rPr>
              <w:t xml:space="preserve">Predicted </w:t>
            </w:r>
            <w:r w:rsidRPr="006A200F">
              <w:rPr>
                <w:i/>
                <w:iCs/>
                <w:sz w:val="22"/>
              </w:rPr>
              <w:t>S</w:t>
            </w:r>
          </w:p>
        </w:tc>
        <w:tc>
          <w:tcPr>
            <w:tcW w:w="1356" w:type="dxa"/>
            <w:tcBorders>
              <w:top w:val="single" w:sz="4" w:space="0" w:color="auto"/>
              <w:bottom w:val="single" w:sz="4" w:space="0" w:color="auto"/>
            </w:tcBorders>
          </w:tcPr>
          <w:p w14:paraId="6DDC9FB0" w14:textId="47BDAEDA" w:rsidR="00874A01" w:rsidRPr="006A200F" w:rsidRDefault="00874A01" w:rsidP="00874A01">
            <w:pPr>
              <w:jc w:val="center"/>
              <w:rPr>
                <w:sz w:val="22"/>
              </w:rPr>
            </w:pPr>
            <w:r w:rsidRPr="006A200F">
              <w:rPr>
                <w:sz w:val="22"/>
              </w:rPr>
              <w:t xml:space="preserve">Residual </w:t>
            </w:r>
            <w:r w:rsidRPr="006A200F">
              <w:rPr>
                <w:i/>
                <w:iCs/>
                <w:sz w:val="22"/>
              </w:rPr>
              <w:t>S</w:t>
            </w:r>
          </w:p>
        </w:tc>
      </w:tr>
      <w:tr w:rsidR="00874A01" w:rsidRPr="006A200F" w14:paraId="0EF9A9E7" w14:textId="77777777" w:rsidTr="00FA753D">
        <w:trPr>
          <w:trHeight w:val="227"/>
        </w:trPr>
        <w:tc>
          <w:tcPr>
            <w:tcW w:w="1543" w:type="dxa"/>
            <w:tcBorders>
              <w:top w:val="single" w:sz="4" w:space="0" w:color="auto"/>
            </w:tcBorders>
          </w:tcPr>
          <w:p w14:paraId="12B24B0E" w14:textId="0B2D9B50" w:rsidR="00874A01" w:rsidRPr="006A200F" w:rsidRDefault="00874A01" w:rsidP="00874A01">
            <w:pPr>
              <w:rPr>
                <w:sz w:val="22"/>
              </w:rPr>
            </w:pPr>
            <w:r w:rsidRPr="006A200F">
              <w:rPr>
                <w:sz w:val="22"/>
              </w:rPr>
              <w:t>QDS</w:t>
            </w:r>
          </w:p>
        </w:tc>
        <w:tc>
          <w:tcPr>
            <w:tcW w:w="1423" w:type="dxa"/>
            <w:tcBorders>
              <w:top w:val="single" w:sz="4" w:space="0" w:color="auto"/>
            </w:tcBorders>
          </w:tcPr>
          <w:p w14:paraId="5CF61CB8" w14:textId="70043932" w:rsidR="00874A01" w:rsidRPr="006A200F" w:rsidRDefault="00874A01" w:rsidP="00874A01">
            <w:pPr>
              <w:jc w:val="right"/>
              <w:rPr>
                <w:sz w:val="22"/>
              </w:rPr>
            </w:pPr>
            <w:r w:rsidRPr="006A200F">
              <w:rPr>
                <w:sz w:val="22"/>
              </w:rPr>
              <w:t>0.743</w:t>
            </w:r>
          </w:p>
        </w:tc>
        <w:tc>
          <w:tcPr>
            <w:tcW w:w="1356" w:type="dxa"/>
            <w:tcBorders>
              <w:top w:val="single" w:sz="4" w:space="0" w:color="auto"/>
            </w:tcBorders>
          </w:tcPr>
          <w:p w14:paraId="68B8A75E" w14:textId="0047E7D5" w:rsidR="00874A01" w:rsidRPr="006A200F" w:rsidRDefault="00874A01" w:rsidP="00874A01">
            <w:pPr>
              <w:jc w:val="right"/>
              <w:rPr>
                <w:sz w:val="22"/>
              </w:rPr>
            </w:pPr>
            <w:r w:rsidRPr="006A200F">
              <w:rPr>
                <w:sz w:val="22"/>
              </w:rPr>
              <w:t>0.934</w:t>
            </w:r>
          </w:p>
        </w:tc>
      </w:tr>
      <w:tr w:rsidR="00874A01" w:rsidRPr="006A200F" w14:paraId="049F0CAF" w14:textId="77777777" w:rsidTr="00FA753D">
        <w:trPr>
          <w:trHeight w:val="227"/>
        </w:trPr>
        <w:tc>
          <w:tcPr>
            <w:tcW w:w="1543" w:type="dxa"/>
          </w:tcPr>
          <w:p w14:paraId="1AF7B3D9" w14:textId="0C295EF5" w:rsidR="00874A01" w:rsidRPr="006A200F" w:rsidRDefault="00874A01" w:rsidP="00874A01">
            <w:pPr>
              <w:rPr>
                <w:sz w:val="22"/>
              </w:rPr>
            </w:pPr>
            <w:r w:rsidRPr="006A200F">
              <w:rPr>
                <w:sz w:val="22"/>
              </w:rPr>
              <w:t>HDS</w:t>
            </w:r>
          </w:p>
        </w:tc>
        <w:tc>
          <w:tcPr>
            <w:tcW w:w="1423" w:type="dxa"/>
          </w:tcPr>
          <w:p w14:paraId="2BBB56C3" w14:textId="5A364A95" w:rsidR="00874A01" w:rsidRPr="006A200F" w:rsidRDefault="00874A01" w:rsidP="00874A01">
            <w:pPr>
              <w:jc w:val="right"/>
              <w:rPr>
                <w:sz w:val="22"/>
              </w:rPr>
            </w:pPr>
            <w:r w:rsidRPr="006A200F">
              <w:rPr>
                <w:sz w:val="22"/>
              </w:rPr>
              <w:t>0.711</w:t>
            </w:r>
          </w:p>
        </w:tc>
        <w:tc>
          <w:tcPr>
            <w:tcW w:w="1356" w:type="dxa"/>
          </w:tcPr>
          <w:p w14:paraId="4CFC42E4" w14:textId="70A2D781" w:rsidR="00874A01" w:rsidRPr="006A200F" w:rsidRDefault="00874A01" w:rsidP="00874A01">
            <w:pPr>
              <w:jc w:val="right"/>
              <w:rPr>
                <w:sz w:val="22"/>
              </w:rPr>
            </w:pPr>
            <w:r w:rsidRPr="006A200F">
              <w:rPr>
                <w:sz w:val="22"/>
              </w:rPr>
              <w:t>0.878</w:t>
            </w:r>
          </w:p>
        </w:tc>
      </w:tr>
      <w:tr w:rsidR="00874A01" w:rsidRPr="006A200F" w14:paraId="68F6574E" w14:textId="77777777" w:rsidTr="00FA753D">
        <w:trPr>
          <w:trHeight w:val="227"/>
        </w:trPr>
        <w:tc>
          <w:tcPr>
            <w:tcW w:w="1543" w:type="dxa"/>
          </w:tcPr>
          <w:p w14:paraId="64B63F9B" w14:textId="2B4B9F02" w:rsidR="00874A01" w:rsidRPr="006A200F" w:rsidRDefault="00874A01" w:rsidP="00874A01">
            <w:pPr>
              <w:rPr>
                <w:sz w:val="22"/>
              </w:rPr>
            </w:pPr>
            <w:r w:rsidRPr="006A200F">
              <w:rPr>
                <w:sz w:val="22"/>
              </w:rPr>
              <w:t>DS</w:t>
            </w:r>
          </w:p>
        </w:tc>
        <w:tc>
          <w:tcPr>
            <w:tcW w:w="1423" w:type="dxa"/>
          </w:tcPr>
          <w:p w14:paraId="3EB319B1" w14:textId="5FC9D052" w:rsidR="00874A01" w:rsidRPr="006A200F" w:rsidRDefault="00874A01" w:rsidP="00874A01">
            <w:pPr>
              <w:jc w:val="right"/>
              <w:rPr>
                <w:sz w:val="22"/>
              </w:rPr>
            </w:pPr>
            <w:r w:rsidRPr="006A200F">
              <w:rPr>
                <w:sz w:val="22"/>
              </w:rPr>
              <w:t>0.638</w:t>
            </w:r>
          </w:p>
        </w:tc>
        <w:tc>
          <w:tcPr>
            <w:tcW w:w="1356" w:type="dxa"/>
          </w:tcPr>
          <w:p w14:paraId="77ED62DB" w14:textId="5CBEF284" w:rsidR="00874A01" w:rsidRPr="006A200F" w:rsidRDefault="00874A01" w:rsidP="00874A01">
            <w:pPr>
              <w:jc w:val="right"/>
              <w:rPr>
                <w:sz w:val="22"/>
              </w:rPr>
            </w:pPr>
            <w:r w:rsidRPr="006A200F">
              <w:rPr>
                <w:sz w:val="22"/>
              </w:rPr>
              <w:t>0.656</w:t>
            </w:r>
          </w:p>
        </w:tc>
      </w:tr>
    </w:tbl>
    <w:p w14:paraId="29EF0B66" w14:textId="73D665E6" w:rsidR="00F23EA1" w:rsidRPr="002B2755" w:rsidRDefault="00874A01" w:rsidP="002C20EB">
      <w:pPr>
        <w:pStyle w:val="Heading1"/>
      </w:pPr>
      <w:r>
        <w:br w:type="page"/>
      </w:r>
      <w:bookmarkEnd w:id="13"/>
      <w:r w:rsidR="00BE18DF">
        <w:lastRenderedPageBreak/>
        <w:t>Figures</w:t>
      </w:r>
    </w:p>
    <w:p w14:paraId="457D8DE2" w14:textId="01335922" w:rsidR="00D04776" w:rsidRDefault="00D04776" w:rsidP="002C20EB">
      <w:pPr>
        <w:pStyle w:val="BodyText"/>
      </w:pPr>
      <w:r>
        <w:rPr>
          <w:noProof/>
          <w:lang w:val="en-ZA" w:eastAsia="en-ZA"/>
        </w:rPr>
        <w:drawing>
          <wp:inline distT="0" distB="0" distL="0" distR="0" wp14:anchorId="4180D9B2" wp14:editId="3902878C">
            <wp:extent cx="6840000" cy="3908571"/>
            <wp:effectExtent l="0" t="0" r="0" b="0"/>
            <wp:docPr id="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1-CLES-EH-fits.pdf"/>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840000" cy="3908571"/>
                    </a:xfrm>
                    <a:prstGeom prst="rect">
                      <a:avLst/>
                    </a:prstGeom>
                    <a:noFill/>
                    <a:ln w="9525">
                      <a:noFill/>
                      <a:headEnd/>
                      <a:tailEnd/>
                    </a:ln>
                  </pic:spPr>
                </pic:pic>
              </a:graphicData>
            </a:graphic>
          </wp:inline>
        </w:drawing>
      </w:r>
    </w:p>
    <w:p w14:paraId="5CEC371A" w14:textId="54B56F76" w:rsidR="00D04776" w:rsidRDefault="002C037D" w:rsidP="0018462C">
      <w:pPr>
        <w:pStyle w:val="BodyText"/>
      </w:pPr>
      <w:r w:rsidRPr="00242181">
        <w:rPr>
          <w:b/>
        </w:rPr>
        <w:t xml:space="preserve">Figure </w:t>
      </w:r>
      <w:r w:rsidRPr="008E4B9F">
        <w:rPr>
          <w:b/>
          <w:highlight w:val="red"/>
        </w:rPr>
        <w:t>1</w:t>
      </w:r>
      <w:r w:rsidRPr="00242181">
        <w:rPr>
          <w:b/>
        </w:rPr>
        <w:t>:</w:t>
      </w:r>
      <w:r>
        <w:t xml:space="preserve"> </w:t>
      </w:r>
      <w:r w:rsidR="006A6996" w:rsidRPr="006A6996">
        <w:t>The common language effect size (</w:t>
      </w:r>
      <w:r w:rsidR="006A6996" w:rsidRPr="008E45A8">
        <w:rPr>
          <w:i/>
        </w:rPr>
        <w:t>CLES</w:t>
      </w:r>
      <w:r w:rsidR="006A6996" w:rsidRPr="006A6996">
        <w:t>) of (a–i) various forms of environmental heterogeneity (log</w:t>
      </w:r>
      <w:r w:rsidR="006A6996" w:rsidRPr="008E45A8">
        <w:rPr>
          <w:vertAlign w:val="subscript"/>
        </w:rPr>
        <w:t>10</w:t>
      </w:r>
      <w:r w:rsidR="006A6996" w:rsidRPr="006A6996">
        <w:t xml:space="preserve">-transformed) and (j) the major axis thereof (PC1) in the GCFR and SWAFR. </w:t>
      </w:r>
      <w:r w:rsidR="006A6996" w:rsidRPr="008E45A8">
        <w:rPr>
          <w:i/>
        </w:rPr>
        <w:t>CLES</w:t>
      </w:r>
      <w:r w:rsidR="006A6996" w:rsidRPr="006A6996">
        <w:t xml:space="preserve"> here is treated as the effect of GCFR relative to SWAFR values. Filled points represent comparisons where the GCFR and SWAFR significantly differed in heterogeneity (</w:t>
      </w:r>
      <w:r w:rsidR="006A6996" w:rsidRPr="00157417">
        <w:rPr>
          <w:i/>
        </w:rPr>
        <w:t>P</w:t>
      </w:r>
      <w:r w:rsidR="006A6996" w:rsidRPr="006A6996">
        <w:t xml:space="preserve"> </w:t>
      </w:r>
      <w:r w:rsidR="00157417">
        <w:t>&lt;</w:t>
      </w:r>
      <w:r w:rsidR="006A6996" w:rsidRPr="006A6996">
        <w:t xml:space="preserve"> 0.05</w:t>
      </w:r>
      <w:r w:rsidR="009A1044">
        <w:t>;</w:t>
      </w:r>
      <w:r w:rsidR="006A6996" w:rsidRPr="006A6996">
        <w:t xml:space="preserve"> </w:t>
      </w:r>
      <w:r w:rsidR="001506B6">
        <w:t xml:space="preserve">two-sided </w:t>
      </w:r>
      <w:r w:rsidR="006A6996" w:rsidRPr="006A6996">
        <w:t xml:space="preserve">Mann-Whitney </w:t>
      </w:r>
      <w:r w:rsidR="006A6996" w:rsidRPr="00157417">
        <w:rPr>
          <w:i/>
        </w:rPr>
        <w:t>U</w:t>
      </w:r>
      <w:r w:rsidR="006A6996" w:rsidRPr="006A6996">
        <w:t xml:space="preserve">-tests), while unfilled points represent those that were not significant. Following simple linear regressions of </w:t>
      </w:r>
      <w:r w:rsidR="006A6996" w:rsidRPr="00EC572B">
        <w:rPr>
          <w:i/>
        </w:rPr>
        <w:t>CLES</w:t>
      </w:r>
      <w:r w:rsidR="006A6996" w:rsidRPr="006A6996">
        <w:t xml:space="preserve"> against scale, </w:t>
      </w:r>
      <w:r w:rsidR="00AD4DCC" w:rsidRPr="00503D20">
        <w:t>we found some evidence for</w:t>
      </w:r>
      <w:r w:rsidR="004816AD">
        <w:t xml:space="preserve"> </w:t>
      </w:r>
      <w:r w:rsidR="006A6996" w:rsidRPr="00503D20">
        <w:t>relationship</w:t>
      </w:r>
      <w:r w:rsidR="00B73B0B" w:rsidRPr="00503D20">
        <w:t>s</w:t>
      </w:r>
      <w:r w:rsidR="006A6996" w:rsidRPr="00503D20">
        <w:t xml:space="preserve"> (depicted by lines) for MAP (slope = </w:t>
      </w:r>
      <w:r w:rsidR="00D14040" w:rsidRPr="00503D20">
        <w:t>–</w:t>
      </w:r>
      <w:r w:rsidR="006A6996" w:rsidRPr="00503D20">
        <w:t>0.</w:t>
      </w:r>
      <w:r w:rsidR="00B73B0B" w:rsidRPr="00503D20">
        <w:t>157</w:t>
      </w:r>
      <w:r w:rsidR="00D91165" w:rsidRPr="00503D20">
        <w:t>;</w:t>
      </w:r>
      <w:r w:rsidR="006A6996" w:rsidRPr="00503D20">
        <w:t xml:space="preserve"> </w:t>
      </w:r>
      <w:r w:rsidR="006A6996" w:rsidRPr="00503D20">
        <w:rPr>
          <w:i/>
        </w:rPr>
        <w:t>P</w:t>
      </w:r>
      <w:r w:rsidR="006A6996" w:rsidRPr="00503D20">
        <w:t xml:space="preserve"> = 0.0</w:t>
      </w:r>
      <w:r w:rsidR="00B73B0B" w:rsidRPr="00503D20">
        <w:t>98</w:t>
      </w:r>
      <w:r w:rsidR="006A6996" w:rsidRPr="00503D20">
        <w:t>)</w:t>
      </w:r>
      <w:r w:rsidR="00B73B0B" w:rsidRPr="00503D20">
        <w:t xml:space="preserve">, NDVI </w:t>
      </w:r>
      <w:r w:rsidR="006A6996" w:rsidRPr="00503D20">
        <w:t xml:space="preserve">(slope = </w:t>
      </w:r>
      <w:r w:rsidR="00B73B0B" w:rsidRPr="00503D20">
        <w:t>0.116</w:t>
      </w:r>
      <w:r w:rsidR="00DD0559" w:rsidRPr="00503D20">
        <w:t>;</w:t>
      </w:r>
      <w:r w:rsidR="006A6996" w:rsidRPr="00503D20">
        <w:t xml:space="preserve"> </w:t>
      </w:r>
      <w:r w:rsidR="006A6996" w:rsidRPr="00503D20">
        <w:rPr>
          <w:i/>
        </w:rPr>
        <w:t>P</w:t>
      </w:r>
      <w:r w:rsidR="006A6996" w:rsidRPr="00503D20">
        <w:t xml:space="preserve"> </w:t>
      </w:r>
      <w:r w:rsidR="00B73B0B" w:rsidRPr="00503D20">
        <w:t>&lt; 0.001</w:t>
      </w:r>
      <w:r w:rsidR="006A6996" w:rsidRPr="00503D20">
        <w:t>)</w:t>
      </w:r>
      <w:r w:rsidR="00AF21A3">
        <w:t xml:space="preserve"> and </w:t>
      </w:r>
      <w:r w:rsidR="00AF21A3" w:rsidRPr="00AF21A3">
        <w:t>Clay</w:t>
      </w:r>
      <w:r w:rsidR="00AF21A3">
        <w:t xml:space="preserve"> (slope = </w:t>
      </w:r>
      <w:r w:rsidR="00AF21A3" w:rsidRPr="00AF21A3">
        <w:t>0.158</w:t>
      </w:r>
      <w:r w:rsidR="00AF21A3">
        <w:t xml:space="preserve">, </w:t>
      </w:r>
      <w:r w:rsidR="00AF21A3" w:rsidRPr="00AF21A3">
        <w:rPr>
          <w:i/>
        </w:rPr>
        <w:t>P</w:t>
      </w:r>
      <w:r w:rsidR="00AF21A3">
        <w:t xml:space="preserve"> = </w:t>
      </w:r>
      <w:r w:rsidR="00AF21A3" w:rsidRPr="00AF21A3">
        <w:t>0.037</w:t>
      </w:r>
      <w:r w:rsidR="00AF21A3">
        <w:t>)</w:t>
      </w:r>
      <w:r w:rsidR="006A6996" w:rsidRPr="006A6996">
        <w:t>. Abbreviations are as in Table</w:t>
      </w:r>
      <w:r w:rsidR="00D6118F">
        <w:t xml:space="preserve"> </w:t>
      </w:r>
      <w:r w:rsidR="008365BA" w:rsidRPr="0087028D">
        <w:rPr>
          <w:highlight w:val="red"/>
        </w:rPr>
        <w:t>2</w:t>
      </w:r>
      <w:r w:rsidR="006A6996" w:rsidRPr="006A6996">
        <w:t>.</w:t>
      </w:r>
      <w:r w:rsidR="00D04776">
        <w:br w:type="page"/>
      </w:r>
    </w:p>
    <w:p w14:paraId="6D0ABDE1" w14:textId="77777777" w:rsidR="00D04776" w:rsidRDefault="00D04776" w:rsidP="0018462C">
      <w:pPr>
        <w:pStyle w:val="CaptionedFigure"/>
        <w:spacing w:line="240" w:lineRule="auto"/>
      </w:pPr>
      <w:r>
        <w:rPr>
          <w:noProof/>
          <w:lang w:val="en-ZA" w:eastAsia="en-ZA"/>
        </w:rPr>
        <w:lastRenderedPageBreak/>
        <w:drawing>
          <wp:inline distT="0" distB="0" distL="0" distR="0" wp14:anchorId="4CFE472E" wp14:editId="1294E167">
            <wp:extent cx="6840000" cy="5984999"/>
            <wp:effectExtent l="0" t="0" r="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2-partition-richness_manual-edit.png"/>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840000" cy="5984999"/>
                    </a:xfrm>
                    <a:prstGeom prst="rect">
                      <a:avLst/>
                    </a:prstGeom>
                    <a:noFill/>
                    <a:ln w="9525">
                      <a:noFill/>
                      <a:headEnd/>
                      <a:tailEnd/>
                    </a:ln>
                  </pic:spPr>
                </pic:pic>
              </a:graphicData>
            </a:graphic>
          </wp:inline>
        </w:drawing>
      </w:r>
    </w:p>
    <w:p w14:paraId="75739017" w14:textId="17135AF9" w:rsidR="00D04776" w:rsidRDefault="002C037D" w:rsidP="00FF3CE7">
      <w:pPr>
        <w:pStyle w:val="ImageCaption"/>
        <w:spacing w:line="240" w:lineRule="auto"/>
      </w:pPr>
      <w:r w:rsidRPr="00242181">
        <w:rPr>
          <w:b/>
        </w:rPr>
        <w:t xml:space="preserve">Figure </w:t>
      </w:r>
      <w:r w:rsidRPr="008E4B9F">
        <w:rPr>
          <w:b/>
          <w:highlight w:val="red"/>
        </w:rPr>
        <w:t>2</w:t>
      </w:r>
      <w:r w:rsidRPr="00832261">
        <w:rPr>
          <w:b/>
        </w:rPr>
        <w:t>:</w:t>
      </w:r>
      <w:r w:rsidRPr="00832261">
        <w:t xml:space="preserve"> </w:t>
      </w:r>
      <w:r w:rsidR="00F330A8" w:rsidRPr="00832261">
        <w:t>Frequency d</w:t>
      </w:r>
      <w:r w:rsidRPr="00832261">
        <w:t xml:space="preserve">istributions of </w:t>
      </w:r>
      <w:r w:rsidR="00F8403E" w:rsidRPr="00832261">
        <w:t xml:space="preserve">vascular plant species richness </w:t>
      </w:r>
      <w:r w:rsidR="00832261" w:rsidRPr="00832261">
        <w:t xml:space="preserve">in the GCFR and SWAFR </w:t>
      </w:r>
      <w:r w:rsidR="00F8403E" w:rsidRPr="00832261">
        <w:t xml:space="preserve">at the </w:t>
      </w:r>
      <w:r w:rsidRPr="00832261">
        <w:t xml:space="preserve">(a) </w:t>
      </w:r>
      <w:r w:rsidR="00F8403E" w:rsidRPr="00832261">
        <w:t xml:space="preserve">DS-, </w:t>
      </w:r>
      <w:r w:rsidRPr="00832261">
        <w:t>(b) HDS-</w:t>
      </w:r>
      <w:r w:rsidR="00F8403E" w:rsidRPr="00832261">
        <w:t>, and (c) Q</w:t>
      </w:r>
      <w:r w:rsidR="00F8403E" w:rsidRPr="009D1CA2">
        <w:t>DS-scales</w:t>
      </w:r>
      <w:r w:rsidR="0026216D" w:rsidRPr="009D1CA2">
        <w:t xml:space="preserve">, </w:t>
      </w:r>
      <w:r w:rsidR="009D1CA2" w:rsidRPr="009D1CA2">
        <w:t xml:space="preserve">and of </w:t>
      </w:r>
      <w:r w:rsidR="0026216D" w:rsidRPr="009D1CA2">
        <w:t xml:space="preserve">the </w:t>
      </w:r>
      <w:r w:rsidR="009D1CA2" w:rsidRPr="009D1CA2">
        <w:t>proporti</w:t>
      </w:r>
      <w:r w:rsidR="009D1CA2" w:rsidRPr="00223948">
        <w:t xml:space="preserve">onal contributions of floristic turnover </w:t>
      </w:r>
      <w:r w:rsidR="00223948">
        <w:t>(</w:t>
      </w:r>
      <w:r w:rsidR="00223948" w:rsidRPr="00223948">
        <w:rPr>
          <w:i/>
        </w:rPr>
        <w:t>T</w:t>
      </w:r>
      <w:r w:rsidR="00223948">
        <w:t>/</w:t>
      </w:r>
      <w:r w:rsidR="00223948" w:rsidRPr="00223948">
        <w:rPr>
          <w:i/>
        </w:rPr>
        <w:t>S</w:t>
      </w:r>
      <w:r w:rsidR="00223948">
        <w:t xml:space="preserve">) </w:t>
      </w:r>
      <w:r w:rsidR="009D1CA2" w:rsidRPr="00223948">
        <w:t xml:space="preserve">to (d) </w:t>
      </w:r>
      <w:r w:rsidR="009D1CA2" w:rsidRPr="00223948">
        <w:rPr>
          <w:i/>
        </w:rPr>
        <w:t>S</w:t>
      </w:r>
      <w:r w:rsidR="009D1CA2" w:rsidRPr="00223948">
        <w:rPr>
          <w:vertAlign w:val="subscript"/>
        </w:rPr>
        <w:t>DS</w:t>
      </w:r>
      <w:r w:rsidR="009D1CA2" w:rsidRPr="00223948">
        <w:t xml:space="preserve"> </w:t>
      </w:r>
      <w:r w:rsidR="00223948" w:rsidRPr="00223948">
        <w:t xml:space="preserve">(i.e. </w:t>
      </w:r>
      <w:r w:rsidR="00223948" w:rsidRPr="00CC1818">
        <w:rPr>
          <w:i/>
        </w:rPr>
        <w:t>T</w:t>
      </w:r>
      <w:r w:rsidR="00223948" w:rsidRPr="00CC1818">
        <w:rPr>
          <w:vertAlign w:val="subscript"/>
        </w:rPr>
        <w:t xml:space="preserve">HDS </w:t>
      </w:r>
      <w:r w:rsidR="00223948" w:rsidRPr="00CC1818">
        <w:t>/</w:t>
      </w:r>
      <w:r w:rsidR="00223948" w:rsidRPr="00CC1818">
        <w:rPr>
          <w:i/>
        </w:rPr>
        <w:t xml:space="preserve"> S</w:t>
      </w:r>
      <w:r w:rsidR="00223948" w:rsidRPr="00CC1818">
        <w:rPr>
          <w:vertAlign w:val="subscript"/>
        </w:rPr>
        <w:t>DS</w:t>
      </w:r>
      <w:r w:rsidR="00223948" w:rsidRPr="00CC1818">
        <w:t xml:space="preserve">) </w:t>
      </w:r>
      <w:r w:rsidR="009D1CA2" w:rsidRPr="00CC1818">
        <w:t xml:space="preserve">and (e) </w:t>
      </w:r>
      <w:r w:rsidR="009D1CA2" w:rsidRPr="00CC1818">
        <w:rPr>
          <w:i/>
        </w:rPr>
        <w:t>S</w:t>
      </w:r>
      <w:r w:rsidR="00CC1818" w:rsidRPr="00CC1818">
        <w:rPr>
          <w:vertAlign w:val="subscript"/>
        </w:rPr>
        <w:t>H</w:t>
      </w:r>
      <w:r w:rsidR="009D1CA2" w:rsidRPr="00CC1818">
        <w:rPr>
          <w:vertAlign w:val="subscript"/>
        </w:rPr>
        <w:t>DS</w:t>
      </w:r>
      <w:r w:rsidR="009D1CA2" w:rsidRPr="00CC1818">
        <w:t xml:space="preserve">. </w:t>
      </w:r>
      <w:r w:rsidR="00223948" w:rsidRPr="00CC1818">
        <w:t>(</w:t>
      </w:r>
      <w:r w:rsidR="00223948" w:rsidRPr="00CC1818">
        <w:rPr>
          <w:i/>
        </w:rPr>
        <w:t>T</w:t>
      </w:r>
      <w:r w:rsidR="00223948" w:rsidRPr="00CC1818">
        <w:rPr>
          <w:vertAlign w:val="subscript"/>
        </w:rPr>
        <w:t xml:space="preserve">QDS </w:t>
      </w:r>
      <w:r w:rsidR="00223948" w:rsidRPr="00CC1818">
        <w:t>/</w:t>
      </w:r>
      <w:r w:rsidR="00223948" w:rsidRPr="00CC1818">
        <w:rPr>
          <w:i/>
        </w:rPr>
        <w:t xml:space="preserve"> S</w:t>
      </w:r>
      <w:r w:rsidR="00223948" w:rsidRPr="00CC1818">
        <w:rPr>
          <w:vertAlign w:val="subscript"/>
        </w:rPr>
        <w:t>HDS</w:t>
      </w:r>
      <w:r w:rsidR="00223948" w:rsidRPr="00CC1818">
        <w:t xml:space="preserve">). </w:t>
      </w:r>
      <w:r w:rsidR="00CC1818" w:rsidRPr="00CC1818">
        <w:t xml:space="preserve">The derivations of </w:t>
      </w:r>
      <w:r w:rsidR="00CC1818" w:rsidRPr="00CC1818">
        <w:rPr>
          <w:i/>
        </w:rPr>
        <w:t>T</w:t>
      </w:r>
      <w:r w:rsidR="00CC1818" w:rsidRPr="00CC1818">
        <w:rPr>
          <w:vertAlign w:val="subscript"/>
        </w:rPr>
        <w:t>DS</w:t>
      </w:r>
      <w:r w:rsidR="00CC1818" w:rsidRPr="00CC1818">
        <w:t xml:space="preserve"> and </w:t>
      </w:r>
      <w:r w:rsidR="00CC1818" w:rsidRPr="00CC1818">
        <w:rPr>
          <w:i/>
        </w:rPr>
        <w:t>T</w:t>
      </w:r>
      <w:r w:rsidR="00CC1818" w:rsidRPr="00CC1818">
        <w:rPr>
          <w:vertAlign w:val="subscript"/>
        </w:rPr>
        <w:t>HDS</w:t>
      </w:r>
      <w:r w:rsidR="00CC1818" w:rsidRPr="00CC1818">
        <w:t xml:space="preserve"> are demonstrated with s</w:t>
      </w:r>
      <w:r w:rsidRPr="00CC1818">
        <w:t>catter plot</w:t>
      </w:r>
      <w:r w:rsidR="00CC1818" w:rsidRPr="00CC1818">
        <w:t>s</w:t>
      </w:r>
      <w:r w:rsidRPr="00CC1818">
        <w:t xml:space="preserve"> of mean </w:t>
      </w:r>
      <w:r w:rsidR="00CC1818" w:rsidRPr="00CC1818">
        <w:t>(f) H</w:t>
      </w:r>
      <w:r w:rsidRPr="00CC1818">
        <w:t>DS-</w:t>
      </w:r>
      <w:r w:rsidR="00CC1818" w:rsidRPr="00CC1818">
        <w:t xml:space="preserve"> and (g) QDS-</w:t>
      </w:r>
      <w:r w:rsidRPr="00CC1818">
        <w:t>scale richness (</w:t>
      </w:r>
      <m:oMath>
        <m:bar>
          <m:barPr>
            <m:pos m:val="top"/>
            <m:ctrlPr>
              <w:rPr>
                <w:rFonts w:ascii="Cambria Math" w:hAnsi="Cambria Math"/>
              </w:rPr>
            </m:ctrlPr>
          </m:barPr>
          <m:e>
            <m:r>
              <w:rPr>
                <w:rFonts w:ascii="Cambria Math" w:hAnsi="Cambria Math"/>
              </w:rPr>
              <m:t>S</m:t>
            </m:r>
          </m:e>
        </m:bar>
      </m:oMath>
      <w:r w:rsidR="00CC1818" w:rsidRPr="00CC1818">
        <w:rPr>
          <w:vertAlign w:val="subscript"/>
        </w:rPr>
        <w:t>H</w:t>
      </w:r>
      <w:r w:rsidRPr="00CC1818">
        <w:rPr>
          <w:vertAlign w:val="subscript"/>
        </w:rPr>
        <w:t>DS</w:t>
      </w:r>
      <w:r w:rsidR="00CC1818" w:rsidRPr="00CC1818">
        <w:t xml:space="preserve"> and</w:t>
      </w:r>
      <w:r w:rsidR="00CC1818" w:rsidRPr="00CC1818">
        <w:rPr>
          <w:rFonts w:eastAsiaTheme="minorEastAsia"/>
        </w:rPr>
        <w:t xml:space="preserve"> </w:t>
      </w:r>
      <m:oMath>
        <m:bar>
          <m:barPr>
            <m:pos m:val="top"/>
            <m:ctrlPr>
              <w:rPr>
                <w:rFonts w:ascii="Cambria Math" w:hAnsi="Cambria Math"/>
              </w:rPr>
            </m:ctrlPr>
          </m:barPr>
          <m:e>
            <m:r>
              <w:rPr>
                <w:rFonts w:ascii="Cambria Math" w:hAnsi="Cambria Math"/>
              </w:rPr>
              <m:t>S</m:t>
            </m:r>
          </m:e>
        </m:bar>
      </m:oMath>
      <w:r w:rsidR="00CC1818" w:rsidRPr="00CC1818">
        <w:rPr>
          <w:vertAlign w:val="subscript"/>
        </w:rPr>
        <w:t>QDS</w:t>
      </w:r>
      <w:r w:rsidR="00CC1818" w:rsidRPr="00CC1818">
        <w:t xml:space="preserve"> respectively</w:t>
      </w:r>
      <w:r w:rsidRPr="00CC1818">
        <w:t xml:space="preserve">) </w:t>
      </w:r>
      <w:r w:rsidR="00CC1818" w:rsidRPr="00CC1818">
        <w:t>against</w:t>
      </w:r>
      <w:r w:rsidRPr="00CC1818">
        <w:t xml:space="preserve"> turnover </w:t>
      </w:r>
      <w:r w:rsidR="00CC1818" w:rsidRPr="00CC1818">
        <w:t>(</w:t>
      </w:r>
      <w:r w:rsidRPr="00CC1818">
        <w:t>(</w:t>
      </w:r>
      <w:r w:rsidR="00CC1818" w:rsidRPr="00CC1818">
        <w:t xml:space="preserve">f) </w:t>
      </w:r>
      <w:r w:rsidRPr="00CC1818">
        <w:rPr>
          <w:i/>
        </w:rPr>
        <w:t>T</w:t>
      </w:r>
      <w:r w:rsidR="00CC1818" w:rsidRPr="00CC1818">
        <w:rPr>
          <w:vertAlign w:val="subscript"/>
        </w:rPr>
        <w:t>H</w:t>
      </w:r>
      <w:r w:rsidRPr="00CC1818">
        <w:rPr>
          <w:vertAlign w:val="subscript"/>
        </w:rPr>
        <w:t>DS</w:t>
      </w:r>
      <w:r w:rsidR="00CC1818" w:rsidRPr="00CC1818">
        <w:t xml:space="preserve"> and (g) </w:t>
      </w:r>
      <w:r w:rsidR="00CC1818" w:rsidRPr="00CC1818">
        <w:rPr>
          <w:i/>
        </w:rPr>
        <w:t>T</w:t>
      </w:r>
      <w:r w:rsidR="00CC1818" w:rsidRPr="00CC1818">
        <w:rPr>
          <w:vertAlign w:val="subscript"/>
        </w:rPr>
        <w:t>QDS</w:t>
      </w:r>
      <w:r w:rsidRPr="00CC1818">
        <w:t>) with contour lines denoting the</w:t>
      </w:r>
      <w:r w:rsidR="00CC1818" w:rsidRPr="00CC1818">
        <w:t xml:space="preserve"> </w:t>
      </w:r>
      <w:r w:rsidR="00CC1818" w:rsidRPr="00CC1818">
        <w:rPr>
          <w:i/>
        </w:rPr>
        <w:t>S</w:t>
      </w:r>
      <w:r w:rsidR="00CC1818" w:rsidRPr="00CC1818">
        <w:rPr>
          <w:vertAlign w:val="subscript"/>
        </w:rPr>
        <w:t>DS</w:t>
      </w:r>
      <w:r w:rsidRPr="00CC1818">
        <w:t xml:space="preserve"> </w:t>
      </w:r>
      <w:r w:rsidR="00CC1818">
        <w:t xml:space="preserve">and </w:t>
      </w:r>
      <w:r w:rsidRPr="00CC1818">
        <w:rPr>
          <w:i/>
        </w:rPr>
        <w:t>S</w:t>
      </w:r>
      <w:r w:rsidRPr="00CC1818">
        <w:rPr>
          <w:vertAlign w:val="subscript"/>
        </w:rPr>
        <w:t>HDS</w:t>
      </w:r>
      <w:r w:rsidRPr="00CC1818">
        <w:t xml:space="preserve"> that arise as their sum</w:t>
      </w:r>
      <w:r w:rsidR="00CC1818">
        <w:t>s</w:t>
      </w:r>
      <w:r w:rsidRPr="00CC1818">
        <w:t>.</w:t>
      </w:r>
      <w:r w:rsidR="00D04776">
        <w:br w:type="page"/>
      </w:r>
    </w:p>
    <w:p w14:paraId="6D6BB07F" w14:textId="77777777" w:rsidR="00D04776" w:rsidRDefault="00D04776" w:rsidP="0018462C">
      <w:pPr>
        <w:pStyle w:val="CaptionedFigure"/>
        <w:spacing w:line="240" w:lineRule="auto"/>
      </w:pPr>
      <w:r>
        <w:rPr>
          <w:noProof/>
          <w:lang w:val="en-ZA" w:eastAsia="en-ZA"/>
        </w:rPr>
        <w:lastRenderedPageBreak/>
        <w:drawing>
          <wp:inline distT="0" distB="0" distL="0" distR="0" wp14:anchorId="06F193A1" wp14:editId="4720EADA">
            <wp:extent cx="6840000" cy="2280000"/>
            <wp:effectExtent l="0" t="0" r="0" b="6350"/>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3-PC1-model-fits.pdf"/>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6840000" cy="2280000"/>
                    </a:xfrm>
                    <a:prstGeom prst="rect">
                      <a:avLst/>
                    </a:prstGeom>
                    <a:noFill/>
                    <a:ln w="9525">
                      <a:noFill/>
                      <a:headEnd/>
                      <a:tailEnd/>
                    </a:ln>
                  </pic:spPr>
                </pic:pic>
              </a:graphicData>
            </a:graphic>
          </wp:inline>
        </w:drawing>
      </w:r>
    </w:p>
    <w:p w14:paraId="7180F251" w14:textId="0B601BCC" w:rsidR="00D04776" w:rsidRDefault="00D04776" w:rsidP="008B688E">
      <w:pPr>
        <w:pStyle w:val="ImageCaption"/>
        <w:spacing w:line="240" w:lineRule="auto"/>
      </w:pPr>
      <w:r w:rsidRPr="00242181">
        <w:rPr>
          <w:b/>
        </w:rPr>
        <w:t xml:space="preserve">Figure </w:t>
      </w:r>
      <w:r w:rsidRPr="008E4B9F">
        <w:rPr>
          <w:b/>
          <w:highlight w:val="red"/>
        </w:rPr>
        <w:t>3</w:t>
      </w:r>
      <w:r w:rsidRPr="00242181">
        <w:rPr>
          <w:b/>
        </w:rPr>
        <w:t>:</w:t>
      </w:r>
      <w:r w:rsidRPr="000951C2">
        <w:t xml:space="preserve"> </w:t>
      </w:r>
      <w:r w:rsidR="004D7400" w:rsidRPr="000951C2">
        <w:t>S</w:t>
      </w:r>
      <w:r w:rsidRPr="000951C2">
        <w:t xml:space="preserve">imple linear regressions of </w:t>
      </w:r>
      <w:r w:rsidR="00132E42" w:rsidRPr="000951C2">
        <w:t xml:space="preserve">vascular plant species richness as </w:t>
      </w:r>
      <w:r w:rsidRPr="000951C2">
        <w:t xml:space="preserve">(a) </w:t>
      </w:r>
      <w:r w:rsidRPr="000951C2">
        <w:rPr>
          <w:i/>
        </w:rPr>
        <w:t>S</w:t>
      </w:r>
      <w:r w:rsidR="000951C2">
        <w:rPr>
          <w:vertAlign w:val="subscript"/>
        </w:rPr>
        <w:t>Q</w:t>
      </w:r>
      <w:r w:rsidRPr="000951C2">
        <w:rPr>
          <w:vertAlign w:val="subscript"/>
        </w:rPr>
        <w:t>DS</w:t>
      </w:r>
      <w:r w:rsidR="000951C2">
        <w:t xml:space="preserve">, </w:t>
      </w:r>
      <w:r w:rsidRPr="000951C2">
        <w:t xml:space="preserve">(b) </w:t>
      </w:r>
      <w:r w:rsidRPr="000951C2">
        <w:rPr>
          <w:i/>
        </w:rPr>
        <w:t>S</w:t>
      </w:r>
      <w:r w:rsidR="000951C2">
        <w:rPr>
          <w:vertAlign w:val="subscript"/>
        </w:rPr>
        <w:t>H</w:t>
      </w:r>
      <w:r w:rsidRPr="000951C2">
        <w:rPr>
          <w:vertAlign w:val="subscript"/>
        </w:rPr>
        <w:t>DS</w:t>
      </w:r>
      <w:r w:rsidRPr="000951C2">
        <w:t xml:space="preserve"> </w:t>
      </w:r>
      <w:r w:rsidR="000951C2">
        <w:t xml:space="preserve">and (c) </w:t>
      </w:r>
      <w:r w:rsidR="00603141" w:rsidRPr="00603141">
        <w:rPr>
          <w:i/>
        </w:rPr>
        <w:t>S</w:t>
      </w:r>
      <w:r w:rsidR="00603141">
        <w:rPr>
          <w:vertAlign w:val="subscript"/>
        </w:rPr>
        <w:t>DS</w:t>
      </w:r>
      <w:r w:rsidR="00AF3C81">
        <w:t xml:space="preserve"> </w:t>
      </w:r>
      <w:r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Pr="000951C2">
        <w:t xml:space="preserve">. </w:t>
      </w:r>
      <w:r w:rsidR="0083371B">
        <w:t xml:space="preserve">Grid-cells representing </w:t>
      </w:r>
      <w:r w:rsidR="0083371B" w:rsidRPr="00D031FB">
        <w:t>hotspots</w:t>
      </w:r>
      <w:r w:rsidR="0083371B">
        <w:t xml:space="preserve"> of species richness (identified as having residual </w:t>
      </w:r>
      <w:r w:rsidR="0083371B">
        <w:rPr>
          <w:i/>
        </w:rPr>
        <w:t>S</w:t>
      </w:r>
      <w:r w:rsidR="0083371B">
        <w:t xml:space="preserve"> greater than two standard deviations from the mean) are identified by triangles (black for the GCFR, white for SWAFR, as with round points). </w:t>
      </w:r>
      <w:r w:rsidR="003939AA">
        <w:t xml:space="preserve">These three linear models are presented in Table </w:t>
      </w:r>
      <w:r w:rsidR="003939AA" w:rsidRPr="0087028D">
        <w:rPr>
          <w:highlight w:val="red"/>
        </w:rPr>
        <w:t>2</w:t>
      </w:r>
      <w:r w:rsidR="00AA17FE">
        <w:t>, all with highly significant slopes (</w:t>
      </w:r>
      <w:r w:rsidR="00AA17FE" w:rsidRPr="007C06EE">
        <w:rPr>
          <w:i/>
        </w:rPr>
        <w:t>P</w:t>
      </w:r>
      <w:r w:rsidR="00AA17FE">
        <w:t xml:space="preserve"> &lt; 0.001)</w:t>
      </w:r>
      <w:r w:rsidR="0083371B">
        <w:t>, and were fitted including species richness hotspots</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xml:space="preserve">) are presented, following the best fitting model at that scale (see Table </w:t>
      </w:r>
      <w:r w:rsidR="00126FD8" w:rsidRPr="0087028D">
        <w:rPr>
          <w:highlight w:val="red"/>
        </w:rPr>
        <w:t>2</w:t>
      </w:r>
      <w:r w:rsidR="00126FD8">
        <w:t xml:space="preserve">a).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rsidR="00D5350F">
        <w:t xml:space="preserve"> The e</w:t>
      </w:r>
      <w:r w:rsidR="00E7325B">
        <w:t xml:space="preserve">quivalent results when hotpots </w:t>
      </w:r>
      <w:r w:rsidR="00CA3AC0">
        <w:t>we</w:t>
      </w:r>
      <w:r w:rsidR="00E7325B">
        <w:t>re excluded is available in the online version (Figure S</w:t>
      </w:r>
      <w:r w:rsidR="00E7325B" w:rsidRPr="00E7325B">
        <w:rPr>
          <w:highlight w:val="red"/>
        </w:rPr>
        <w:t>11</w:t>
      </w:r>
      <w:r w:rsidR="00E7325B">
        <w:t>).</w:t>
      </w:r>
      <w:r>
        <w:br w:type="page"/>
      </w:r>
    </w:p>
    <w:p w14:paraId="7ADCF32D" w14:textId="77777777" w:rsidR="00D04776" w:rsidRDefault="00D04776" w:rsidP="0018462C">
      <w:pPr>
        <w:pStyle w:val="CaptionedFigure"/>
        <w:spacing w:line="240" w:lineRule="auto"/>
      </w:pPr>
      <w:r>
        <w:rPr>
          <w:noProof/>
          <w:lang w:val="en-ZA" w:eastAsia="en-ZA"/>
        </w:rPr>
        <w:lastRenderedPageBreak/>
        <w:drawing>
          <wp:inline distT="0" distB="0" distL="0" distR="0" wp14:anchorId="6BA46A0B" wp14:editId="3394A2C3">
            <wp:extent cx="6840000" cy="3908571"/>
            <wp:effectExtent l="0" t="0" r="0" b="0"/>
            <wp:docPr id="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4-multivariate-model-terms.pdf"/>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6840000" cy="3908571"/>
                    </a:xfrm>
                    <a:prstGeom prst="rect">
                      <a:avLst/>
                    </a:prstGeom>
                    <a:noFill/>
                    <a:ln w="9525">
                      <a:noFill/>
                      <a:headEnd/>
                      <a:tailEnd/>
                    </a:ln>
                  </pic:spPr>
                </pic:pic>
              </a:graphicData>
            </a:graphic>
          </wp:inline>
        </w:drawing>
      </w:r>
    </w:p>
    <w:p w14:paraId="784FFE15" w14:textId="2BE5156B" w:rsidR="00762256" w:rsidRDefault="00D04776" w:rsidP="00A9751F">
      <w:pPr>
        <w:pStyle w:val="ImageCaption"/>
        <w:spacing w:line="240" w:lineRule="auto"/>
      </w:pPr>
      <w:r w:rsidRPr="00242181">
        <w:rPr>
          <w:b/>
        </w:rPr>
        <w:t xml:space="preserve">Figure </w:t>
      </w:r>
      <w:r w:rsidRPr="008E4B9F">
        <w:rPr>
          <w:b/>
          <w:highlight w:val="red"/>
        </w:rPr>
        <w:t>4</w:t>
      </w:r>
      <w:r w:rsidRPr="00242181">
        <w:rPr>
          <w:b/>
        </w:rPr>
        <w:t>:</w:t>
      </w:r>
      <w:r w:rsidRPr="00EB7331">
        <w:t xml:space="preserve"> Slope estimates </w:t>
      </w:r>
      <w:r w:rsidR="00FD18C0" w:rsidRPr="00EB7331">
        <w:t xml:space="preserve">from </w:t>
      </w:r>
      <w:r w:rsidRPr="00EB7331">
        <w:t xml:space="preserve">multiple linear regressions of </w:t>
      </w:r>
      <w:r w:rsidR="00466172" w:rsidRPr="00EB7331">
        <w:t xml:space="preserve">vascular plant species richness as </w:t>
      </w:r>
      <w:r w:rsidRPr="00EB7331">
        <w:t xml:space="preserve">(a) </w:t>
      </w:r>
      <w:r w:rsidRPr="00EB7331">
        <w:rPr>
          <w:i/>
        </w:rPr>
        <w:t>S</w:t>
      </w:r>
      <w:r w:rsidR="00F53C09">
        <w:rPr>
          <w:vertAlign w:val="subscript"/>
        </w:rPr>
        <w:t>Q</w:t>
      </w:r>
      <w:r w:rsidRPr="00EB7331">
        <w:rPr>
          <w:vertAlign w:val="subscript"/>
        </w:rPr>
        <w:t>DS</w:t>
      </w:r>
      <w:r w:rsidR="00F53C09">
        <w:t>,</w:t>
      </w:r>
      <w:r w:rsidRPr="00EB7331">
        <w:t xml:space="preserve"> (b) </w:t>
      </w:r>
      <w:r w:rsidRPr="00EB7331">
        <w:rPr>
          <w:i/>
        </w:rPr>
        <w:t>S</w:t>
      </w:r>
      <w:r w:rsidR="00F53C09">
        <w:rPr>
          <w:vertAlign w:val="subscript"/>
        </w:rPr>
        <w:t>H</w:t>
      </w:r>
      <w:r w:rsidRPr="00EB7331">
        <w:rPr>
          <w:vertAlign w:val="subscript"/>
        </w:rPr>
        <w:t>DS</w:t>
      </w:r>
      <w:r w:rsidRPr="00EB7331">
        <w:t xml:space="preserve"> </w:t>
      </w:r>
      <w:r w:rsidR="00F53C09">
        <w:t>and (c</w:t>
      </w:r>
      <w:r w:rsidRPr="00EB7331">
        <w:t xml:space="preserve">) </w:t>
      </w:r>
      <w:r w:rsidR="00F53C09" w:rsidRPr="00F53C09">
        <w:rPr>
          <w:i/>
        </w:rPr>
        <w:t>S</w:t>
      </w:r>
      <w:r w:rsidR="00F53C09">
        <w:rPr>
          <w:vertAlign w:val="subscript"/>
        </w:rPr>
        <w:t>DS</w:t>
      </w:r>
      <w:r w:rsidR="00F53C09">
        <w:t xml:space="preserve"> </w:t>
      </w:r>
      <w:r w:rsidRPr="00EB7331">
        <w:t>again</w:t>
      </w:r>
      <w:r w:rsidR="008F0AB7" w:rsidRPr="00EB7331">
        <w:t>s</w:t>
      </w:r>
      <w:r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w:t>
      </w:r>
      <w:r w:rsidR="00422D50">
        <w:t>re-</w:t>
      </w:r>
      <w:r w:rsidR="004D0D3F">
        <w:t xml:space="preserve">scaled) </w:t>
      </w:r>
      <w:r w:rsidR="00741F6E" w:rsidRPr="00EB7331">
        <w:t>across GCFR</w:t>
      </w:r>
      <w:r w:rsidR="00F53C09">
        <w:t xml:space="preserve"> and </w:t>
      </w:r>
      <w:r w:rsidR="00741F6E" w:rsidRPr="00EB7331">
        <w:t>SWAFR</w:t>
      </w:r>
      <w:r w:rsidRPr="00EB7331">
        <w:t>. Points with error bars denote</w:t>
      </w:r>
      <w:r w:rsidR="004318FF">
        <w:t xml:space="preserve"> </w:t>
      </w:r>
      <w:r w:rsidR="00865E47" w:rsidRPr="004318FF">
        <w:t>partial</w:t>
      </w:r>
      <w:r w:rsidR="00786594">
        <w:t xml:space="preserve"> effect</w:t>
      </w:r>
      <w:r w:rsidRPr="00EB7331">
        <w:t xml:space="preserve"> estimates and their 95% confidence intervals. </w:t>
      </w:r>
      <w:r w:rsidR="00E959AF">
        <w:t xml:space="preserve">Filled and empty points represent effect estimates  for the GCFR and SWAFR respectively when region-interaction terms were retained during </w:t>
      </w:r>
      <w:r w:rsidR="00E959AF" w:rsidRPr="00EB7331">
        <w:t>stepwise model selection</w:t>
      </w:r>
      <w:r w:rsidR="00E959AF">
        <w:t>, while crosses represent main effects</w:t>
      </w:r>
      <w:r w:rsidR="00CC531D">
        <w:t xml:space="preserve"> (i.e. no region-interaction term retained)</w:t>
      </w:r>
      <w:r w:rsidR="00E959AF">
        <w:t xml:space="preserve">. </w:t>
      </w:r>
      <w:r w:rsidRPr="00EB7331">
        <w:t>Estimates illustrated in black were significant (</w:t>
      </w:r>
      <w:r w:rsidRPr="00EB7331">
        <w:rPr>
          <w:i/>
        </w:rPr>
        <w:t>P</w:t>
      </w:r>
      <w:r w:rsidRPr="00EB7331">
        <w:t xml:space="preserve"> &lt; 0.05), while those in grey were not</w:t>
      </w:r>
      <w:r w:rsidR="00381E28" w:rsidRPr="00EB7331">
        <w:t>,</w:t>
      </w:r>
      <w:r w:rsidR="00BB3353" w:rsidRPr="00EB7331">
        <w:t xml:space="preserve"> but still retained during stepwise model selection</w:t>
      </w:r>
      <w:r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C2751C" w:rsidRPr="003055F8">
        <w:rPr>
          <w:highlight w:val="red"/>
        </w:rPr>
        <w:t>2</w:t>
      </w:r>
      <w:r w:rsidR="006255A4" w:rsidRPr="00EB7331">
        <w:t xml:space="preserve"> and Figure </w:t>
      </w:r>
      <w:r w:rsidR="006255A4" w:rsidRPr="003055F8">
        <w:rPr>
          <w:highlight w:val="red"/>
        </w:rPr>
        <w:t>1</w:t>
      </w:r>
      <w:r w:rsidR="006255A4" w:rsidRPr="00EB7331">
        <w:t>.</w:t>
      </w:r>
      <w:r w:rsidR="00E7325B">
        <w:t xml:space="preserve"> The equivalent results when hotpots </w:t>
      </w:r>
      <w:r w:rsidR="00585277">
        <w:t>we</w:t>
      </w:r>
      <w:r w:rsidR="00E7325B">
        <w:t>re excluded is available in the online version (Figure S</w:t>
      </w:r>
      <w:r w:rsidR="00E7325B" w:rsidRPr="00E7325B">
        <w:rPr>
          <w:highlight w:val="red"/>
        </w:rPr>
        <w:t>1</w:t>
      </w:r>
      <w:r w:rsidR="00E7325B">
        <w:t>0).</w:t>
      </w:r>
      <w:r w:rsidR="00F614B4">
        <w:br w:type="page"/>
      </w:r>
      <w:bookmarkStart w:id="14" w:name="references"/>
    </w:p>
    <w:p w14:paraId="1E6EA73B" w14:textId="2CF84CFA" w:rsidR="006E4549" w:rsidRDefault="00A45444" w:rsidP="006E4549">
      <w:pPr>
        <w:pStyle w:val="BodyText"/>
      </w:pPr>
      <w:r>
        <w:rPr>
          <w:noProof/>
          <w:lang w:val="en-ZA" w:eastAsia="en-ZA"/>
        </w:rPr>
        <w:lastRenderedPageBreak/>
        <w:drawing>
          <wp:inline distT="0" distB="0" distL="0" distR="0" wp14:anchorId="6CD6A0FF" wp14:editId="2E8917FD">
            <wp:extent cx="5145000" cy="8819999"/>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145000" cy="8819999"/>
                    </a:xfrm>
                    <a:prstGeom prst="rect">
                      <a:avLst/>
                    </a:prstGeom>
                  </pic:spPr>
                </pic:pic>
              </a:graphicData>
            </a:graphic>
          </wp:inline>
        </w:drawing>
      </w:r>
      <w:r w:rsidR="006E4549">
        <w:br w:type="page"/>
      </w:r>
    </w:p>
    <w:p w14:paraId="20EF5617" w14:textId="3EF18BA8" w:rsidR="00A45444" w:rsidRPr="002C20EB" w:rsidRDefault="00A45444" w:rsidP="0074274A">
      <w:pPr>
        <w:pStyle w:val="BodyText"/>
      </w:pPr>
      <w:r w:rsidRPr="00242181">
        <w:rPr>
          <w:b/>
        </w:rPr>
        <w:lastRenderedPageBreak/>
        <w:t xml:space="preserve">Figure </w:t>
      </w:r>
      <w:r w:rsidRPr="008E4B9F">
        <w:rPr>
          <w:b/>
          <w:highlight w:val="red"/>
        </w:rPr>
        <w:t>5</w:t>
      </w:r>
      <w:r w:rsidR="005649C9">
        <w:rPr>
          <w:b/>
        </w:rPr>
        <w:t xml:space="preserve"> (previous page)</w:t>
      </w:r>
      <w:r w:rsidRPr="00242181">
        <w:rPr>
          <w:b/>
        </w:rPr>
        <w:t>:</w:t>
      </w:r>
      <w:r w:rsidRPr="00EB7331">
        <w:t xml:space="preserve"> </w:t>
      </w:r>
      <w:r w:rsidR="00C9106C">
        <w:t>HDS-scale m</w:t>
      </w:r>
      <w:r w:rsidR="00C9106C" w:rsidRPr="00C9106C">
        <w:t>ap</w:t>
      </w:r>
      <w:r w:rsidR="00C9106C">
        <w:t xml:space="preserve">s </w:t>
      </w:r>
      <w:r w:rsidR="00A940C8">
        <w:t xml:space="preserve">for the GCFR and SWAFR </w:t>
      </w:r>
      <w:r w:rsidR="00C9106C">
        <w:t>of (a,b) vascular plant species richness, (c,d) the major axis of environmental heterogeneity (PC1) from the PCA of nine forms of environmental heterogeneity (log</w:t>
      </w:r>
      <w:r w:rsidR="00C9106C" w:rsidRPr="00C9106C">
        <w:rPr>
          <w:vertAlign w:val="subscript"/>
        </w:rPr>
        <w:t>10</w:t>
      </w:r>
      <w:r w:rsidR="00C9106C">
        <w:t>-transformed), residuals from regressions of species richness against (</w:t>
      </w:r>
      <w:proofErr w:type="spellStart"/>
      <w:r w:rsidR="00C9106C">
        <w:t>e,f</w:t>
      </w:r>
      <w:proofErr w:type="spellEnd"/>
      <w:r w:rsidR="00C9106C">
        <w:t xml:space="preserve">) PC1 (Figure </w:t>
      </w:r>
      <w:r w:rsidR="00C9106C" w:rsidRPr="003055F8">
        <w:rPr>
          <w:highlight w:val="red"/>
        </w:rPr>
        <w:t>3</w:t>
      </w:r>
      <w:r w:rsidR="00C9106C">
        <w:t xml:space="preserve">b) and (g,h) the multivariate (MV) model (Figure </w:t>
      </w:r>
      <w:r w:rsidR="00C9106C" w:rsidRPr="003055F8">
        <w:rPr>
          <w:highlight w:val="red"/>
        </w:rPr>
        <w:t>4</w:t>
      </w:r>
      <w:r w:rsidR="00C9106C">
        <w:t xml:space="preserve">b). Map projection used: WGS84. </w:t>
      </w:r>
      <w:r w:rsidR="008C1315">
        <w:t xml:space="preserve">Colour versions of these maps, and the </w:t>
      </w:r>
      <w:r w:rsidR="00C9106C">
        <w:t xml:space="preserve">QDS- and DS-scale equivalents </w:t>
      </w:r>
      <w:r w:rsidR="008C1315">
        <w:t>(Figure S</w:t>
      </w:r>
      <w:r w:rsidR="008C1315" w:rsidRPr="003055F8">
        <w:rPr>
          <w:highlight w:val="red"/>
        </w:rPr>
        <w:t>5</w:t>
      </w:r>
      <w:r w:rsidR="008C1315">
        <w:t>,</w:t>
      </w:r>
      <w:r w:rsidR="003055F8">
        <w:t xml:space="preserve"> </w:t>
      </w:r>
      <w:r w:rsidR="008C1315">
        <w:t>S</w:t>
      </w:r>
      <w:r w:rsidR="008C1315" w:rsidRPr="003055F8">
        <w:rPr>
          <w:highlight w:val="red"/>
        </w:rPr>
        <w:t>6</w:t>
      </w:r>
      <w:r w:rsidR="008C1315">
        <w:t xml:space="preserve"> respectively) </w:t>
      </w:r>
      <w:r w:rsidR="00C9106C">
        <w:t>are available in the online version</w:t>
      </w:r>
      <w:r w:rsidR="008C1315">
        <w:t>.</w:t>
      </w:r>
      <w:r>
        <w:rPr>
          <w:highlight w:val="yellow"/>
        </w:rPr>
        <w:br w:type="page"/>
      </w:r>
    </w:p>
    <w:p w14:paraId="779CFF39" w14:textId="77777777" w:rsidR="000878A3" w:rsidRDefault="009E59E0" w:rsidP="000878A3">
      <w:pPr>
        <w:pStyle w:val="Heading1"/>
        <w:spacing w:line="240" w:lineRule="auto"/>
      </w:pPr>
      <w:r w:rsidRPr="009E59E0">
        <w:lastRenderedPageBreak/>
        <w:t>Data availability statement</w:t>
      </w:r>
    </w:p>
    <w:p w14:paraId="6743CDCE" w14:textId="16CAB420" w:rsidR="009E59E0" w:rsidRPr="000878A3" w:rsidRDefault="00DC1038" w:rsidP="000878A3">
      <w:pPr>
        <w:pStyle w:val="BodyText"/>
      </w:pPr>
      <w:r>
        <w:t xml:space="preserve">Raster-layers (of the nine forms of environmental heterogeneity, the major axis of heterogeneity (PC1) and vascular species richness) at each of the four spatial scales and analyses in the form of R-scripts </w:t>
      </w:r>
      <w:r w:rsidRPr="0019466D">
        <w:rPr>
          <w:highlight w:val="cyan"/>
        </w:rPr>
        <w:t>are available in the DRYAD Digital Repository (URL/DOI</w:t>
      </w:r>
      <w:r>
        <w:t xml:space="preserve">). The </w:t>
      </w:r>
      <w:r w:rsidR="00A56EBA">
        <w:t xml:space="preserve">raw </w:t>
      </w:r>
      <w:r>
        <w:t xml:space="preserve">plant occurrence records are available from GBIF (GCFR: </w:t>
      </w:r>
      <w:hyperlink r:id="rId17" w:history="1">
        <w:r w:rsidR="00A56EBA" w:rsidRPr="000F1325">
          <w:rPr>
            <w:rStyle w:val="Hyperlink"/>
          </w:rPr>
          <w:t>https://doi.org/10.15468/dl.n6u6n0</w:t>
        </w:r>
      </w:hyperlink>
      <w:r>
        <w:t xml:space="preserve">; SWAFR: </w:t>
      </w:r>
      <w:hyperlink r:id="rId18" w:history="1">
        <w:r w:rsidR="00930D80" w:rsidRPr="000F1325">
          <w:rPr>
            <w:rStyle w:val="Hyperlink"/>
          </w:rPr>
          <w:t>https://doi.org/10.15468/dl.46okua</w:t>
        </w:r>
      </w:hyperlink>
      <w:r>
        <w:t xml:space="preserve">). </w:t>
      </w:r>
      <w:r w:rsidRPr="00596AC4">
        <w:rPr>
          <w:highlight w:val="cyan"/>
        </w:rPr>
        <w:t>Our analyses are reproducible using R-scripts available also on GitHub (</w:t>
      </w:r>
      <w:hyperlink r:id="rId19" w:history="1">
        <w:r w:rsidR="00114B76" w:rsidRPr="00EC4B74">
          <w:rPr>
            <w:rStyle w:val="Hyperlink"/>
            <w:highlight w:val="cyan"/>
          </w:rPr>
          <w:t>https://github.com/rvanmazijk/Cape-vs-SWA</w:t>
        </w:r>
      </w:hyperlink>
      <w:r w:rsidRPr="00596AC4">
        <w:rPr>
          <w:highlight w:val="cyan"/>
        </w:rPr>
        <w:t>).</w:t>
      </w:r>
    </w:p>
    <w:p w14:paraId="3FB275CB" w14:textId="782BA677" w:rsidR="00DD2348" w:rsidRDefault="005F0FFB" w:rsidP="0018462C">
      <w:pPr>
        <w:pStyle w:val="Heading1"/>
      </w:pPr>
      <w:r w:rsidRPr="002C20EB">
        <w:t>References</w:t>
      </w:r>
      <w:bookmarkEnd w:id="14"/>
    </w:p>
    <w:p w14:paraId="44D5CC29" w14:textId="4B2B7D29" w:rsidR="00A353A2" w:rsidRPr="00A353A2" w:rsidRDefault="008E0DFC" w:rsidP="00A353A2">
      <w:pPr>
        <w:widowControl w:val="0"/>
        <w:autoSpaceDE w:val="0"/>
        <w:autoSpaceDN w:val="0"/>
        <w:adjustRightInd w:val="0"/>
        <w:spacing w:after="180"/>
        <w:ind w:left="480" w:hanging="480"/>
        <w:rPr>
          <w:rFonts w:hAnsi="Times New Roman" w:cs="Times New Roman"/>
          <w:noProof/>
        </w:rPr>
      </w:pPr>
      <w:r>
        <w:fldChar w:fldCharType="begin" w:fldLock="1"/>
      </w:r>
      <w:r>
        <w:instrText xml:space="preserve">ADDIN Mendeley Bibliography CSL_BIBLIOGRAPHY </w:instrText>
      </w:r>
      <w:r>
        <w:fldChar w:fldCharType="separate"/>
      </w:r>
      <w:r w:rsidR="00A353A2" w:rsidRPr="00A353A2">
        <w:rPr>
          <w:rFonts w:hAnsi="Times New Roman" w:cs="Times New Roman"/>
          <w:noProof/>
        </w:rPr>
        <w:t xml:space="preserve">Beard, J. S., Chapman, A. R., &amp; Gioia, P. (2000). Species richness and endemism in the Western Australian flora. </w:t>
      </w:r>
      <w:r w:rsidR="00A353A2" w:rsidRPr="00A353A2">
        <w:rPr>
          <w:rFonts w:hAnsi="Times New Roman" w:cs="Times New Roman"/>
          <w:i/>
          <w:iCs/>
          <w:noProof/>
        </w:rPr>
        <w:t>Journal of Biogeography</w:t>
      </w:r>
      <w:r w:rsidR="00A353A2" w:rsidRPr="00A353A2">
        <w:rPr>
          <w:rFonts w:hAnsi="Times New Roman" w:cs="Times New Roman"/>
          <w:noProof/>
        </w:rPr>
        <w:t xml:space="preserve">, </w:t>
      </w:r>
      <w:r w:rsidR="00A353A2" w:rsidRPr="00A353A2">
        <w:rPr>
          <w:rFonts w:hAnsi="Times New Roman" w:cs="Times New Roman"/>
          <w:i/>
          <w:iCs/>
          <w:noProof/>
        </w:rPr>
        <w:t>27</w:t>
      </w:r>
      <w:r w:rsidR="00A353A2" w:rsidRPr="00A353A2">
        <w:rPr>
          <w:rFonts w:hAnsi="Times New Roman" w:cs="Times New Roman"/>
          <w:noProof/>
        </w:rPr>
        <w:t>(6), 1257–1268. https://doi.org/10.1046/j.1365-2699.2000.00509.x</w:t>
      </w:r>
    </w:p>
    <w:p w14:paraId="590615B6" w14:textId="77777777" w:rsidR="00A353A2" w:rsidRPr="00A353A2" w:rsidRDefault="00A353A2" w:rsidP="00A353A2">
      <w:pPr>
        <w:widowControl w:val="0"/>
        <w:autoSpaceDE w:val="0"/>
        <w:autoSpaceDN w:val="0"/>
        <w:adjustRightInd w:val="0"/>
        <w:spacing w:after="180"/>
        <w:ind w:left="480" w:hanging="480"/>
        <w:rPr>
          <w:rFonts w:hAnsi="Times New Roman" w:cs="Times New Roman"/>
          <w:noProof/>
        </w:rPr>
      </w:pPr>
      <w:r w:rsidRPr="00A353A2">
        <w:rPr>
          <w:rFonts w:hAnsi="Times New Roman" w:cs="Times New Roman"/>
          <w:noProof/>
        </w:rPr>
        <w:t>Bivand, R., Keitt, T., &amp; Rowlingson, B. (2017). rgdal: Bindings for the Geospatial Data Abstraction Library. R package version 1.2-7. Retrieved from https://cran.r-project.org/package=rgdal</w:t>
      </w:r>
    </w:p>
    <w:p w14:paraId="597BD8A2" w14:textId="77777777" w:rsidR="00A353A2" w:rsidRPr="00A353A2" w:rsidRDefault="00A353A2" w:rsidP="00A353A2">
      <w:pPr>
        <w:widowControl w:val="0"/>
        <w:autoSpaceDE w:val="0"/>
        <w:autoSpaceDN w:val="0"/>
        <w:adjustRightInd w:val="0"/>
        <w:spacing w:after="180"/>
        <w:ind w:left="480" w:hanging="480"/>
        <w:rPr>
          <w:rFonts w:hAnsi="Times New Roman" w:cs="Times New Roman"/>
          <w:noProof/>
        </w:rPr>
      </w:pPr>
      <w:r w:rsidRPr="00A353A2">
        <w:rPr>
          <w:rFonts w:hAnsi="Times New Roman" w:cs="Times New Roman"/>
          <w:noProof/>
        </w:rPr>
        <w:t xml:space="preserve">Born, J., Linder, H. P., &amp; Desmet, P. (2007). The Greater Cape Floristic Region. </w:t>
      </w:r>
      <w:r w:rsidRPr="00A353A2">
        <w:rPr>
          <w:rFonts w:hAnsi="Times New Roman" w:cs="Times New Roman"/>
          <w:i/>
          <w:iCs/>
          <w:noProof/>
        </w:rPr>
        <w:t>Journal of Biogeography</w:t>
      </w:r>
      <w:r w:rsidRPr="00A353A2">
        <w:rPr>
          <w:rFonts w:hAnsi="Times New Roman" w:cs="Times New Roman"/>
          <w:noProof/>
        </w:rPr>
        <w:t xml:space="preserve">, </w:t>
      </w:r>
      <w:r w:rsidRPr="00A353A2">
        <w:rPr>
          <w:rFonts w:hAnsi="Times New Roman" w:cs="Times New Roman"/>
          <w:i/>
          <w:iCs/>
          <w:noProof/>
        </w:rPr>
        <w:t>34</w:t>
      </w:r>
      <w:r w:rsidRPr="00A353A2">
        <w:rPr>
          <w:rFonts w:hAnsi="Times New Roman" w:cs="Times New Roman"/>
          <w:noProof/>
        </w:rPr>
        <w:t>(1), 147–162. https://doi.org/10.1111/j.1365-2699.2006.01595.x</w:t>
      </w:r>
    </w:p>
    <w:p w14:paraId="7F329FCE" w14:textId="77777777" w:rsidR="00A353A2" w:rsidRPr="00A353A2" w:rsidRDefault="00A353A2" w:rsidP="00A353A2">
      <w:pPr>
        <w:widowControl w:val="0"/>
        <w:autoSpaceDE w:val="0"/>
        <w:autoSpaceDN w:val="0"/>
        <w:adjustRightInd w:val="0"/>
        <w:spacing w:after="180"/>
        <w:ind w:left="480" w:hanging="480"/>
        <w:rPr>
          <w:rFonts w:hAnsi="Times New Roman" w:cs="Times New Roman"/>
          <w:noProof/>
        </w:rPr>
      </w:pPr>
      <w:r w:rsidRPr="00A353A2">
        <w:rPr>
          <w:rFonts w:hAnsi="Times New Roman" w:cs="Times New Roman"/>
          <w:noProof/>
        </w:rPr>
        <w:t xml:space="preserve">Born, Julia, &amp; Linder, H. P. (2018). Water availability, fundamental niches and realized niches: A case study from the Cape flora. </w:t>
      </w:r>
      <w:r w:rsidRPr="00A353A2">
        <w:rPr>
          <w:rFonts w:hAnsi="Times New Roman" w:cs="Times New Roman"/>
          <w:i/>
          <w:iCs/>
          <w:noProof/>
        </w:rPr>
        <w:t>Austral Ecology</w:t>
      </w:r>
      <w:r w:rsidRPr="00A353A2">
        <w:rPr>
          <w:rFonts w:hAnsi="Times New Roman" w:cs="Times New Roman"/>
          <w:noProof/>
        </w:rPr>
        <w:t xml:space="preserve">, </w:t>
      </w:r>
      <w:r w:rsidRPr="00A353A2">
        <w:rPr>
          <w:rFonts w:hAnsi="Times New Roman" w:cs="Times New Roman"/>
          <w:i/>
          <w:iCs/>
          <w:noProof/>
        </w:rPr>
        <w:t>43</w:t>
      </w:r>
      <w:r w:rsidRPr="00A353A2">
        <w:rPr>
          <w:rFonts w:hAnsi="Times New Roman" w:cs="Times New Roman"/>
          <w:noProof/>
        </w:rPr>
        <w:t>(6), 696–705. https://doi.org/10.1111/aec.12616</w:t>
      </w:r>
    </w:p>
    <w:p w14:paraId="5429A3B0" w14:textId="77777777" w:rsidR="00A353A2" w:rsidRPr="00A353A2" w:rsidRDefault="00A353A2" w:rsidP="00A353A2">
      <w:pPr>
        <w:widowControl w:val="0"/>
        <w:autoSpaceDE w:val="0"/>
        <w:autoSpaceDN w:val="0"/>
        <w:adjustRightInd w:val="0"/>
        <w:spacing w:after="180"/>
        <w:ind w:left="480" w:hanging="480"/>
        <w:rPr>
          <w:rFonts w:hAnsi="Times New Roman" w:cs="Times New Roman"/>
          <w:noProof/>
        </w:rPr>
      </w:pPr>
      <w:r w:rsidRPr="00A353A2">
        <w:rPr>
          <w:rFonts w:hAnsi="Times New Roman" w:cs="Times New Roman"/>
          <w:noProof/>
        </w:rPr>
        <w:t xml:space="preserve">Byrne, M. (2008). Evidence for multiple refugia at different time scales during Pleistocene climatic oscillations in southern Australia inferred from phylogeography. </w:t>
      </w:r>
      <w:r w:rsidRPr="00A353A2">
        <w:rPr>
          <w:rFonts w:hAnsi="Times New Roman" w:cs="Times New Roman"/>
          <w:i/>
          <w:iCs/>
          <w:noProof/>
        </w:rPr>
        <w:t>Quaternary Science Reviews</w:t>
      </w:r>
      <w:r w:rsidRPr="00A353A2">
        <w:rPr>
          <w:rFonts w:hAnsi="Times New Roman" w:cs="Times New Roman"/>
          <w:noProof/>
        </w:rPr>
        <w:t xml:space="preserve">, </w:t>
      </w:r>
      <w:r w:rsidRPr="00A353A2">
        <w:rPr>
          <w:rFonts w:hAnsi="Times New Roman" w:cs="Times New Roman"/>
          <w:i/>
          <w:iCs/>
          <w:noProof/>
        </w:rPr>
        <w:t>27</w:t>
      </w:r>
      <w:r w:rsidRPr="00A353A2">
        <w:rPr>
          <w:rFonts w:hAnsi="Times New Roman" w:cs="Times New Roman"/>
          <w:noProof/>
        </w:rPr>
        <w:t>(27–28), 2576–2585. https://doi.org/10.1016/j.quascirev.2008.08.032</w:t>
      </w:r>
    </w:p>
    <w:p w14:paraId="5C796888" w14:textId="77777777" w:rsidR="00A353A2" w:rsidRPr="00A353A2" w:rsidRDefault="00A353A2" w:rsidP="00A353A2">
      <w:pPr>
        <w:widowControl w:val="0"/>
        <w:autoSpaceDE w:val="0"/>
        <w:autoSpaceDN w:val="0"/>
        <w:adjustRightInd w:val="0"/>
        <w:spacing w:after="180"/>
        <w:ind w:left="480" w:hanging="480"/>
        <w:rPr>
          <w:rFonts w:hAnsi="Times New Roman" w:cs="Times New Roman"/>
          <w:noProof/>
        </w:rPr>
      </w:pPr>
      <w:r w:rsidRPr="00A353A2">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38AC2231" w14:textId="77777777" w:rsidR="00A353A2" w:rsidRPr="00A353A2" w:rsidRDefault="00A353A2" w:rsidP="00A353A2">
      <w:pPr>
        <w:widowControl w:val="0"/>
        <w:autoSpaceDE w:val="0"/>
        <w:autoSpaceDN w:val="0"/>
        <w:adjustRightInd w:val="0"/>
        <w:spacing w:after="180"/>
        <w:ind w:left="480" w:hanging="480"/>
        <w:rPr>
          <w:rFonts w:hAnsi="Times New Roman" w:cs="Times New Roman"/>
          <w:noProof/>
        </w:rPr>
      </w:pPr>
      <w:r w:rsidRPr="00A353A2">
        <w:rPr>
          <w:rFonts w:hAnsi="Times New Roman" w:cs="Times New Roman"/>
          <w:noProof/>
        </w:rPr>
        <w:t xml:space="preserve">Cowling, R. M., Witkowski, E. T. F., Milewski, A. V., &amp; Newbey, K. R. (1994). Taxonomic, Edaphic and Biological Aspects of Narrow Plant Endemism on Matched Sites in Mediterranean South Africa and Australia. </w:t>
      </w:r>
      <w:r w:rsidRPr="00A353A2">
        <w:rPr>
          <w:rFonts w:hAnsi="Times New Roman" w:cs="Times New Roman"/>
          <w:i/>
          <w:iCs/>
          <w:noProof/>
        </w:rPr>
        <w:t>Journal of Biogeography</w:t>
      </w:r>
      <w:r w:rsidRPr="00A353A2">
        <w:rPr>
          <w:rFonts w:hAnsi="Times New Roman" w:cs="Times New Roman"/>
          <w:noProof/>
        </w:rPr>
        <w:t xml:space="preserve">, </w:t>
      </w:r>
      <w:r w:rsidRPr="00A353A2">
        <w:rPr>
          <w:rFonts w:hAnsi="Times New Roman" w:cs="Times New Roman"/>
          <w:i/>
          <w:iCs/>
          <w:noProof/>
        </w:rPr>
        <w:t>21</w:t>
      </w:r>
      <w:r w:rsidRPr="00A353A2">
        <w:rPr>
          <w:rFonts w:hAnsi="Times New Roman" w:cs="Times New Roman"/>
          <w:noProof/>
        </w:rPr>
        <w:t>(6), 651. https://doi.org/10.2307/2846038</w:t>
      </w:r>
    </w:p>
    <w:p w14:paraId="3EA88426" w14:textId="77777777" w:rsidR="00A353A2" w:rsidRPr="00A353A2" w:rsidRDefault="00A353A2" w:rsidP="00A353A2">
      <w:pPr>
        <w:widowControl w:val="0"/>
        <w:autoSpaceDE w:val="0"/>
        <w:autoSpaceDN w:val="0"/>
        <w:adjustRightInd w:val="0"/>
        <w:spacing w:after="180"/>
        <w:ind w:left="480" w:hanging="480"/>
        <w:rPr>
          <w:rFonts w:hAnsi="Times New Roman" w:cs="Times New Roman"/>
          <w:noProof/>
        </w:rPr>
      </w:pPr>
      <w:r w:rsidRPr="00A353A2">
        <w:rPr>
          <w:rFonts w:hAnsi="Times New Roman" w:cs="Times New Roman"/>
          <w:noProof/>
        </w:rPr>
        <w:t xml:space="preserve">Cowling, Richard M., Potts, A. J., Bradshaw, P. L., Colville, J., Arianoutsou, M., Ferrier, S., … Zutta, B. R. (2015). Variation in plant diversity in mediterranean-climate ecosystems: The role of climatic and topographical stability. </w:t>
      </w:r>
      <w:r w:rsidRPr="00A353A2">
        <w:rPr>
          <w:rFonts w:hAnsi="Times New Roman" w:cs="Times New Roman"/>
          <w:i/>
          <w:iCs/>
          <w:noProof/>
        </w:rPr>
        <w:t>Journal of Biogeography</w:t>
      </w:r>
      <w:r w:rsidRPr="00A353A2">
        <w:rPr>
          <w:rFonts w:hAnsi="Times New Roman" w:cs="Times New Roman"/>
          <w:noProof/>
        </w:rPr>
        <w:t xml:space="preserve">, </w:t>
      </w:r>
      <w:r w:rsidRPr="00A353A2">
        <w:rPr>
          <w:rFonts w:hAnsi="Times New Roman" w:cs="Times New Roman"/>
          <w:i/>
          <w:iCs/>
          <w:noProof/>
        </w:rPr>
        <w:t>42</w:t>
      </w:r>
      <w:r w:rsidRPr="00A353A2">
        <w:rPr>
          <w:rFonts w:hAnsi="Times New Roman" w:cs="Times New Roman"/>
          <w:noProof/>
        </w:rPr>
        <w:t>(3), 552–564. https://doi.org/10.1111/jbi.12429</w:t>
      </w:r>
    </w:p>
    <w:p w14:paraId="61E2712E" w14:textId="77777777" w:rsidR="00A353A2" w:rsidRPr="00A353A2" w:rsidRDefault="00A353A2" w:rsidP="00A353A2">
      <w:pPr>
        <w:widowControl w:val="0"/>
        <w:autoSpaceDE w:val="0"/>
        <w:autoSpaceDN w:val="0"/>
        <w:adjustRightInd w:val="0"/>
        <w:spacing w:after="180"/>
        <w:ind w:left="480" w:hanging="480"/>
        <w:rPr>
          <w:rFonts w:hAnsi="Times New Roman" w:cs="Times New Roman"/>
          <w:noProof/>
        </w:rPr>
      </w:pPr>
      <w:r w:rsidRPr="00A353A2">
        <w:rPr>
          <w:rFonts w:hAnsi="Times New Roman" w:cs="Times New Roman"/>
          <w:noProof/>
        </w:rPr>
        <w:t xml:space="preserve">Cramer, M. D., &amp; Verboom, G. A. (2016). Measures of biologically relevant environmental heterogeneity improve prediction of regional plant species richness. </w:t>
      </w:r>
      <w:r w:rsidRPr="00A353A2">
        <w:rPr>
          <w:rFonts w:hAnsi="Times New Roman" w:cs="Times New Roman"/>
          <w:i/>
          <w:iCs/>
          <w:noProof/>
        </w:rPr>
        <w:t>Journal of Biogeography</w:t>
      </w:r>
      <w:r w:rsidRPr="00A353A2">
        <w:rPr>
          <w:rFonts w:hAnsi="Times New Roman" w:cs="Times New Roman"/>
          <w:noProof/>
        </w:rPr>
        <w:t xml:space="preserve">, </w:t>
      </w:r>
      <w:r w:rsidRPr="00A353A2">
        <w:rPr>
          <w:rFonts w:hAnsi="Times New Roman" w:cs="Times New Roman"/>
          <w:i/>
          <w:iCs/>
          <w:noProof/>
        </w:rPr>
        <w:t>44</w:t>
      </w:r>
      <w:r w:rsidRPr="00A353A2">
        <w:rPr>
          <w:rFonts w:hAnsi="Times New Roman" w:cs="Times New Roman"/>
          <w:noProof/>
        </w:rPr>
        <w:t>(3), 1–13. https://doi.org/10.1111/jbi.12911</w:t>
      </w:r>
    </w:p>
    <w:p w14:paraId="471CE793" w14:textId="77777777" w:rsidR="00A353A2" w:rsidRPr="00A353A2" w:rsidRDefault="00A353A2" w:rsidP="00A353A2">
      <w:pPr>
        <w:widowControl w:val="0"/>
        <w:autoSpaceDE w:val="0"/>
        <w:autoSpaceDN w:val="0"/>
        <w:adjustRightInd w:val="0"/>
        <w:spacing w:after="180"/>
        <w:ind w:left="480" w:hanging="480"/>
        <w:rPr>
          <w:rFonts w:hAnsi="Times New Roman" w:cs="Times New Roman"/>
          <w:noProof/>
        </w:rPr>
      </w:pPr>
      <w:r w:rsidRPr="00A353A2">
        <w:rPr>
          <w:rFonts w:hAnsi="Times New Roman" w:cs="Times New Roman"/>
          <w:noProof/>
        </w:rPr>
        <w:t xml:space="preserve">Figueiredo, F. O. G., Zuquim, G., Tuomisto, H., Moulatlet, G. M., Balslev, H., &amp; Costa, F. R. C. (2018). Beyond climate control on species range: The importance of soil data to predict distribution of Amazonian plant species. </w:t>
      </w:r>
      <w:r w:rsidRPr="00A353A2">
        <w:rPr>
          <w:rFonts w:hAnsi="Times New Roman" w:cs="Times New Roman"/>
          <w:i/>
          <w:iCs/>
          <w:noProof/>
        </w:rPr>
        <w:t>Journal of Biogeography</w:t>
      </w:r>
      <w:r w:rsidRPr="00A353A2">
        <w:rPr>
          <w:rFonts w:hAnsi="Times New Roman" w:cs="Times New Roman"/>
          <w:noProof/>
        </w:rPr>
        <w:t xml:space="preserve">, </w:t>
      </w:r>
      <w:r w:rsidRPr="00A353A2">
        <w:rPr>
          <w:rFonts w:hAnsi="Times New Roman" w:cs="Times New Roman"/>
          <w:i/>
          <w:iCs/>
          <w:noProof/>
        </w:rPr>
        <w:t>45</w:t>
      </w:r>
      <w:r w:rsidRPr="00A353A2">
        <w:rPr>
          <w:rFonts w:hAnsi="Times New Roman" w:cs="Times New Roman"/>
          <w:noProof/>
        </w:rPr>
        <w:t>(1), 190–200. https://doi.org/10.1111/jbi.13104</w:t>
      </w:r>
    </w:p>
    <w:p w14:paraId="3AECC187" w14:textId="77777777" w:rsidR="00A353A2" w:rsidRPr="00A353A2" w:rsidRDefault="00A353A2" w:rsidP="00A353A2">
      <w:pPr>
        <w:widowControl w:val="0"/>
        <w:autoSpaceDE w:val="0"/>
        <w:autoSpaceDN w:val="0"/>
        <w:adjustRightInd w:val="0"/>
        <w:spacing w:after="180"/>
        <w:ind w:left="480" w:hanging="480"/>
        <w:rPr>
          <w:rFonts w:hAnsi="Times New Roman" w:cs="Times New Roman"/>
          <w:noProof/>
        </w:rPr>
      </w:pPr>
      <w:r w:rsidRPr="00A353A2">
        <w:rPr>
          <w:rFonts w:hAnsi="Times New Roman" w:cs="Times New Roman"/>
          <w:noProof/>
        </w:rPr>
        <w:lastRenderedPageBreak/>
        <w:t xml:space="preserve">Gioia, P., &amp; Hopper, S. D. (2017). A new phytogeographic map for the Southwest Australian Floristic Region after an exceptional decade of collection and discovery. </w:t>
      </w:r>
      <w:r w:rsidRPr="00A353A2">
        <w:rPr>
          <w:rFonts w:hAnsi="Times New Roman" w:cs="Times New Roman"/>
          <w:i/>
          <w:iCs/>
          <w:noProof/>
        </w:rPr>
        <w:t>Botanical Journal of the Linnean Society</w:t>
      </w:r>
      <w:r w:rsidRPr="00A353A2">
        <w:rPr>
          <w:rFonts w:hAnsi="Times New Roman" w:cs="Times New Roman"/>
          <w:noProof/>
        </w:rPr>
        <w:t xml:space="preserve">, </w:t>
      </w:r>
      <w:r w:rsidRPr="00A353A2">
        <w:rPr>
          <w:rFonts w:hAnsi="Times New Roman" w:cs="Times New Roman"/>
          <w:i/>
          <w:iCs/>
          <w:noProof/>
        </w:rPr>
        <w:t>184</w:t>
      </w:r>
      <w:r w:rsidRPr="00A353A2">
        <w:rPr>
          <w:rFonts w:hAnsi="Times New Roman" w:cs="Times New Roman"/>
          <w:noProof/>
        </w:rPr>
        <w:t>(1), 1–15. https://doi.org/10.1093/botlinnean/box010</w:t>
      </w:r>
    </w:p>
    <w:p w14:paraId="27C92AB1" w14:textId="77777777" w:rsidR="00A353A2" w:rsidRPr="00A353A2" w:rsidRDefault="00A353A2" w:rsidP="00A353A2">
      <w:pPr>
        <w:widowControl w:val="0"/>
        <w:autoSpaceDE w:val="0"/>
        <w:autoSpaceDN w:val="0"/>
        <w:adjustRightInd w:val="0"/>
        <w:spacing w:after="180"/>
        <w:ind w:left="480" w:hanging="480"/>
        <w:rPr>
          <w:rFonts w:hAnsi="Times New Roman" w:cs="Times New Roman"/>
          <w:noProof/>
        </w:rPr>
      </w:pPr>
      <w:r w:rsidRPr="00A353A2">
        <w:rPr>
          <w:rFonts w:hAnsi="Times New Roman" w:cs="Times New Roman"/>
          <w:noProof/>
        </w:rPr>
        <w:t>Hijmans, R. J. (2016). raster: Geographic Data Analysis and Modeling. R package version 2.5-8. Retrieved from https://cran.r-project.org/package=raster</w:t>
      </w:r>
    </w:p>
    <w:p w14:paraId="6B778930" w14:textId="77777777" w:rsidR="00A353A2" w:rsidRPr="00A353A2" w:rsidRDefault="00A353A2" w:rsidP="00A353A2">
      <w:pPr>
        <w:widowControl w:val="0"/>
        <w:autoSpaceDE w:val="0"/>
        <w:autoSpaceDN w:val="0"/>
        <w:adjustRightInd w:val="0"/>
        <w:spacing w:after="180"/>
        <w:ind w:left="480" w:hanging="480"/>
        <w:rPr>
          <w:rFonts w:hAnsi="Times New Roman" w:cs="Times New Roman"/>
          <w:noProof/>
        </w:rPr>
      </w:pPr>
      <w:r w:rsidRPr="00A353A2">
        <w:rPr>
          <w:rFonts w:hAnsi="Times New Roman" w:cs="Times New Roman"/>
          <w:noProof/>
        </w:rPr>
        <w:t xml:space="preserve">Hopper, S. D. (2009). OCBIL theory: Towards an integrated understanding of the evolution, ecology and conservation of biodiversity on old, climatically buffered, infertile landscapes. </w:t>
      </w:r>
      <w:r w:rsidRPr="00A353A2">
        <w:rPr>
          <w:rFonts w:hAnsi="Times New Roman" w:cs="Times New Roman"/>
          <w:i/>
          <w:iCs/>
          <w:noProof/>
        </w:rPr>
        <w:t>Plant and Soil</w:t>
      </w:r>
      <w:r w:rsidRPr="00A353A2">
        <w:rPr>
          <w:rFonts w:hAnsi="Times New Roman" w:cs="Times New Roman"/>
          <w:noProof/>
        </w:rPr>
        <w:t xml:space="preserve">, </w:t>
      </w:r>
      <w:r w:rsidRPr="00A353A2">
        <w:rPr>
          <w:rFonts w:hAnsi="Times New Roman" w:cs="Times New Roman"/>
          <w:i/>
          <w:iCs/>
          <w:noProof/>
        </w:rPr>
        <w:t>322</w:t>
      </w:r>
      <w:r w:rsidRPr="00A353A2">
        <w:rPr>
          <w:rFonts w:hAnsi="Times New Roman" w:cs="Times New Roman"/>
          <w:noProof/>
        </w:rPr>
        <w:t>(1), 49–86. https://doi.org/10.1007/s11104-009-0068-0</w:t>
      </w:r>
    </w:p>
    <w:p w14:paraId="63D6DBD0" w14:textId="77777777" w:rsidR="00A353A2" w:rsidRPr="00A353A2" w:rsidRDefault="00A353A2" w:rsidP="00A353A2">
      <w:pPr>
        <w:widowControl w:val="0"/>
        <w:autoSpaceDE w:val="0"/>
        <w:autoSpaceDN w:val="0"/>
        <w:adjustRightInd w:val="0"/>
        <w:spacing w:after="180"/>
        <w:ind w:left="480" w:hanging="480"/>
        <w:rPr>
          <w:rFonts w:hAnsi="Times New Roman" w:cs="Times New Roman"/>
          <w:noProof/>
        </w:rPr>
      </w:pPr>
      <w:r w:rsidRPr="00A353A2">
        <w:rPr>
          <w:rFonts w:hAnsi="Times New Roman" w:cs="Times New Roman"/>
          <w:noProof/>
        </w:rPr>
        <w:t xml:space="preserve">Hopper, S. D., &amp; Gioia, P. (2004a). The Southwest Australian Floristic Region : Evolution and Conservation of a Global Hot Spot of Biodiversity. </w:t>
      </w:r>
      <w:r w:rsidRPr="00A353A2">
        <w:rPr>
          <w:rFonts w:hAnsi="Times New Roman" w:cs="Times New Roman"/>
          <w:i/>
          <w:iCs/>
          <w:noProof/>
        </w:rPr>
        <w:t>Annual Review of Ecology, Evolution, and Systematics</w:t>
      </w:r>
      <w:r w:rsidRPr="00A353A2">
        <w:rPr>
          <w:rFonts w:hAnsi="Times New Roman" w:cs="Times New Roman"/>
          <w:noProof/>
        </w:rPr>
        <w:t xml:space="preserve">, </w:t>
      </w:r>
      <w:r w:rsidRPr="00A353A2">
        <w:rPr>
          <w:rFonts w:hAnsi="Times New Roman" w:cs="Times New Roman"/>
          <w:i/>
          <w:iCs/>
          <w:noProof/>
        </w:rPr>
        <w:t>35</w:t>
      </w:r>
      <w:r w:rsidRPr="00A353A2">
        <w:rPr>
          <w:rFonts w:hAnsi="Times New Roman" w:cs="Times New Roman"/>
          <w:noProof/>
        </w:rPr>
        <w:t>(1), 623–650. https://doi.org/10.1146/annurev.ecolsys.35.112202.130201</w:t>
      </w:r>
    </w:p>
    <w:p w14:paraId="44BBB1A0" w14:textId="77777777" w:rsidR="00A353A2" w:rsidRPr="00A353A2" w:rsidRDefault="00A353A2" w:rsidP="00A353A2">
      <w:pPr>
        <w:widowControl w:val="0"/>
        <w:autoSpaceDE w:val="0"/>
        <w:autoSpaceDN w:val="0"/>
        <w:adjustRightInd w:val="0"/>
        <w:spacing w:after="180"/>
        <w:ind w:left="480" w:hanging="480"/>
        <w:rPr>
          <w:rFonts w:hAnsi="Times New Roman" w:cs="Times New Roman"/>
          <w:noProof/>
        </w:rPr>
      </w:pPr>
      <w:r w:rsidRPr="00A353A2">
        <w:rPr>
          <w:rFonts w:hAnsi="Times New Roman" w:cs="Times New Roman"/>
          <w:noProof/>
        </w:rPr>
        <w:t xml:space="preserve">Hopper, S. D., &amp; Gioia, P. (2004b). The Southwest Australian floristic region: Evolution and conservation of a global hot spot of biodiversity. </w:t>
      </w:r>
      <w:r w:rsidRPr="00A353A2">
        <w:rPr>
          <w:rFonts w:hAnsi="Times New Roman" w:cs="Times New Roman"/>
          <w:i/>
          <w:iCs/>
          <w:noProof/>
        </w:rPr>
        <w:t>Annual Review of Ecology, Evolution, and Systematics</w:t>
      </w:r>
      <w:r w:rsidRPr="00A353A2">
        <w:rPr>
          <w:rFonts w:hAnsi="Times New Roman" w:cs="Times New Roman"/>
          <w:noProof/>
        </w:rPr>
        <w:t xml:space="preserve">, </w:t>
      </w:r>
      <w:r w:rsidRPr="00A353A2">
        <w:rPr>
          <w:rFonts w:hAnsi="Times New Roman" w:cs="Times New Roman"/>
          <w:i/>
          <w:iCs/>
          <w:noProof/>
        </w:rPr>
        <w:t>35</w:t>
      </w:r>
      <w:r w:rsidRPr="00A353A2">
        <w:rPr>
          <w:rFonts w:hAnsi="Times New Roman" w:cs="Times New Roman"/>
          <w:noProof/>
        </w:rPr>
        <w:t>, 623–650. https://doi.org/10.1146/annurev.ecolsys.35.112202.130201</w:t>
      </w:r>
    </w:p>
    <w:p w14:paraId="6F9A12A6" w14:textId="77777777" w:rsidR="00A353A2" w:rsidRPr="00A353A2" w:rsidRDefault="00A353A2" w:rsidP="00A353A2">
      <w:pPr>
        <w:widowControl w:val="0"/>
        <w:autoSpaceDE w:val="0"/>
        <w:autoSpaceDN w:val="0"/>
        <w:adjustRightInd w:val="0"/>
        <w:spacing w:after="180"/>
        <w:ind w:left="480" w:hanging="480"/>
        <w:rPr>
          <w:rFonts w:hAnsi="Times New Roman" w:cs="Times New Roman"/>
          <w:noProof/>
        </w:rPr>
      </w:pPr>
      <w:r w:rsidRPr="00A353A2">
        <w:rPr>
          <w:rFonts w:hAnsi="Times New Roman" w:cs="Times New Roman"/>
          <w:noProof/>
        </w:rPr>
        <w:t xml:space="preserve">Lamont, B. B., &amp; He, T. (2017). When did a Mediterranean-type climate originate in southwestern Australia? </w:t>
      </w:r>
      <w:r w:rsidRPr="00A353A2">
        <w:rPr>
          <w:rFonts w:hAnsi="Times New Roman" w:cs="Times New Roman"/>
          <w:i/>
          <w:iCs/>
          <w:noProof/>
        </w:rPr>
        <w:t>Global and Planetary Change</w:t>
      </w:r>
      <w:r w:rsidRPr="00A353A2">
        <w:rPr>
          <w:rFonts w:hAnsi="Times New Roman" w:cs="Times New Roman"/>
          <w:noProof/>
        </w:rPr>
        <w:t xml:space="preserve">, </w:t>
      </w:r>
      <w:r w:rsidRPr="00A353A2">
        <w:rPr>
          <w:rFonts w:hAnsi="Times New Roman" w:cs="Times New Roman"/>
          <w:i/>
          <w:iCs/>
          <w:noProof/>
        </w:rPr>
        <w:t>156</w:t>
      </w:r>
      <w:r w:rsidRPr="00A353A2">
        <w:rPr>
          <w:rFonts w:hAnsi="Times New Roman" w:cs="Times New Roman"/>
          <w:noProof/>
        </w:rPr>
        <w:t>, 46–58. https://doi.org/10.1016/j.gloplacha.2017.08.004</w:t>
      </w:r>
    </w:p>
    <w:p w14:paraId="04CA6E1C" w14:textId="77777777" w:rsidR="00A353A2" w:rsidRPr="00A353A2" w:rsidRDefault="00A353A2" w:rsidP="00A353A2">
      <w:pPr>
        <w:widowControl w:val="0"/>
        <w:autoSpaceDE w:val="0"/>
        <w:autoSpaceDN w:val="0"/>
        <w:adjustRightInd w:val="0"/>
        <w:spacing w:after="180"/>
        <w:ind w:left="480" w:hanging="480"/>
        <w:rPr>
          <w:rFonts w:hAnsi="Times New Roman" w:cs="Times New Roman"/>
          <w:noProof/>
        </w:rPr>
      </w:pPr>
      <w:r w:rsidRPr="00A353A2">
        <w:rPr>
          <w:rFonts w:hAnsi="Times New Roman" w:cs="Times New Roman"/>
          <w:noProof/>
        </w:rPr>
        <w:t xml:space="preserve">Larsen, R., Holmern, T., Prager, S. D., Maliti, H., &amp; Røskaft, E. (2009). Using the extended quarter degree grid cell system to unify mapping and sharing of biodiversity data. </w:t>
      </w:r>
      <w:r w:rsidRPr="00A353A2">
        <w:rPr>
          <w:rFonts w:hAnsi="Times New Roman" w:cs="Times New Roman"/>
          <w:i/>
          <w:iCs/>
          <w:noProof/>
        </w:rPr>
        <w:t>African Journal of Ecology</w:t>
      </w:r>
      <w:r w:rsidRPr="00A353A2">
        <w:rPr>
          <w:rFonts w:hAnsi="Times New Roman" w:cs="Times New Roman"/>
          <w:noProof/>
        </w:rPr>
        <w:t xml:space="preserve">, </w:t>
      </w:r>
      <w:r w:rsidRPr="00A353A2">
        <w:rPr>
          <w:rFonts w:hAnsi="Times New Roman" w:cs="Times New Roman"/>
          <w:i/>
          <w:iCs/>
          <w:noProof/>
        </w:rPr>
        <w:t>47</w:t>
      </w:r>
      <w:r w:rsidRPr="00A353A2">
        <w:rPr>
          <w:rFonts w:hAnsi="Times New Roman" w:cs="Times New Roman"/>
          <w:noProof/>
        </w:rPr>
        <w:t>(3), 382–392. https://doi.org/10.1111/j.1365-2028.2008.00997.x</w:t>
      </w:r>
    </w:p>
    <w:p w14:paraId="64EEC8C4" w14:textId="77777777" w:rsidR="00A353A2" w:rsidRPr="00A353A2" w:rsidRDefault="00A353A2" w:rsidP="00A353A2">
      <w:pPr>
        <w:widowControl w:val="0"/>
        <w:autoSpaceDE w:val="0"/>
        <w:autoSpaceDN w:val="0"/>
        <w:adjustRightInd w:val="0"/>
        <w:spacing w:after="180"/>
        <w:ind w:left="480" w:hanging="480"/>
        <w:rPr>
          <w:rFonts w:hAnsi="Times New Roman" w:cs="Times New Roman"/>
          <w:noProof/>
        </w:rPr>
      </w:pPr>
      <w:r w:rsidRPr="00A353A2">
        <w:rPr>
          <w:rFonts w:hAnsi="Times New Roman" w:cs="Times New Roman"/>
          <w:noProof/>
        </w:rPr>
        <w:t xml:space="preserve">Linder, H. P. (2019). Rare species, Restionaceae, and the Cape flora. </w:t>
      </w:r>
      <w:r w:rsidRPr="00A353A2">
        <w:rPr>
          <w:rFonts w:hAnsi="Times New Roman" w:cs="Times New Roman"/>
          <w:i/>
          <w:iCs/>
          <w:noProof/>
        </w:rPr>
        <w:t>Journal of Biogeography</w:t>
      </w:r>
      <w:r w:rsidRPr="00A353A2">
        <w:rPr>
          <w:rFonts w:hAnsi="Times New Roman" w:cs="Times New Roman"/>
          <w:noProof/>
        </w:rPr>
        <w:t>, 1–14. https://doi.org/10.1111/jbi.13709</w:t>
      </w:r>
    </w:p>
    <w:p w14:paraId="3798E191" w14:textId="77777777" w:rsidR="00A353A2" w:rsidRPr="00A353A2" w:rsidRDefault="00A353A2" w:rsidP="00A353A2">
      <w:pPr>
        <w:widowControl w:val="0"/>
        <w:autoSpaceDE w:val="0"/>
        <w:autoSpaceDN w:val="0"/>
        <w:adjustRightInd w:val="0"/>
        <w:spacing w:after="180"/>
        <w:ind w:left="480" w:hanging="480"/>
        <w:rPr>
          <w:rFonts w:hAnsi="Times New Roman" w:cs="Times New Roman"/>
          <w:noProof/>
        </w:rPr>
      </w:pPr>
      <w:r w:rsidRPr="00A353A2">
        <w:rPr>
          <w:rFonts w:hAnsi="Times New Roman" w:cs="Times New Roman"/>
          <w:noProof/>
        </w:rPr>
        <w:t xml:space="preserve">Milewski, A. V. (1981). A comparison of vegetation height in relation to the effectiveness of rainfall in the mediterranean and adjacent arid parts of Australia and South Africa. </w:t>
      </w:r>
      <w:r w:rsidRPr="00A353A2">
        <w:rPr>
          <w:rFonts w:hAnsi="Times New Roman" w:cs="Times New Roman"/>
          <w:i/>
          <w:iCs/>
          <w:noProof/>
        </w:rPr>
        <w:t>Journal of Biogeography</w:t>
      </w:r>
      <w:r w:rsidRPr="00A353A2">
        <w:rPr>
          <w:rFonts w:hAnsi="Times New Roman" w:cs="Times New Roman"/>
          <w:noProof/>
        </w:rPr>
        <w:t xml:space="preserve">, </w:t>
      </w:r>
      <w:r w:rsidRPr="00A353A2">
        <w:rPr>
          <w:rFonts w:hAnsi="Times New Roman" w:cs="Times New Roman"/>
          <w:i/>
          <w:iCs/>
          <w:noProof/>
        </w:rPr>
        <w:t>8</w:t>
      </w:r>
      <w:r w:rsidRPr="00A353A2">
        <w:rPr>
          <w:rFonts w:hAnsi="Times New Roman" w:cs="Times New Roman"/>
          <w:noProof/>
        </w:rPr>
        <w:t>(2), 107. https://doi.org/10.2307/2844553</w:t>
      </w:r>
    </w:p>
    <w:p w14:paraId="7F1253C2" w14:textId="77777777" w:rsidR="00A353A2" w:rsidRPr="00A353A2" w:rsidRDefault="00A353A2" w:rsidP="00A353A2">
      <w:pPr>
        <w:widowControl w:val="0"/>
        <w:autoSpaceDE w:val="0"/>
        <w:autoSpaceDN w:val="0"/>
        <w:adjustRightInd w:val="0"/>
        <w:spacing w:after="180"/>
        <w:ind w:left="480" w:hanging="480"/>
        <w:rPr>
          <w:rFonts w:hAnsi="Times New Roman" w:cs="Times New Roman"/>
          <w:noProof/>
        </w:rPr>
      </w:pPr>
      <w:r w:rsidRPr="00A353A2">
        <w:rPr>
          <w:rFonts w:hAnsi="Times New Roman" w:cs="Times New Roman"/>
          <w:noProof/>
        </w:rPr>
        <w:t xml:space="preserve">Mucina, L., &amp; Rutherford, M. C. (2006). </w:t>
      </w:r>
      <w:r w:rsidRPr="00A353A2">
        <w:rPr>
          <w:rFonts w:hAnsi="Times New Roman" w:cs="Times New Roman"/>
          <w:i/>
          <w:iCs/>
          <w:noProof/>
        </w:rPr>
        <w:t>The vegetation of South Africa, Lesotho and Swaziland.</w:t>
      </w:r>
      <w:r w:rsidRPr="00A353A2">
        <w:rPr>
          <w:rFonts w:hAnsi="Times New Roman" w:cs="Times New Roman"/>
          <w:noProof/>
        </w:rPr>
        <w:t xml:space="preserve"> South African National Biodiversity Institute.</w:t>
      </w:r>
    </w:p>
    <w:p w14:paraId="7D2442BE" w14:textId="77777777" w:rsidR="00A353A2" w:rsidRPr="00A353A2" w:rsidRDefault="00A353A2" w:rsidP="00A353A2">
      <w:pPr>
        <w:widowControl w:val="0"/>
        <w:autoSpaceDE w:val="0"/>
        <w:autoSpaceDN w:val="0"/>
        <w:adjustRightInd w:val="0"/>
        <w:spacing w:after="180"/>
        <w:ind w:left="480" w:hanging="480"/>
        <w:rPr>
          <w:rFonts w:hAnsi="Times New Roman" w:cs="Times New Roman"/>
          <w:noProof/>
        </w:rPr>
      </w:pPr>
      <w:r w:rsidRPr="00A353A2">
        <w:rPr>
          <w:rFonts w:hAnsi="Times New Roman" w:cs="Times New Roman"/>
          <w:noProof/>
        </w:rPr>
        <w:t xml:space="preserve">Slingsby, J. A., February, E. C., &amp; Rebelo, T. G. (2018). Water: at what cost to our unique flora? </w:t>
      </w:r>
      <w:r w:rsidRPr="00A353A2">
        <w:rPr>
          <w:rFonts w:hAnsi="Times New Roman" w:cs="Times New Roman"/>
          <w:i/>
          <w:iCs/>
          <w:noProof/>
        </w:rPr>
        <w:t>Veld &amp; Flora</w:t>
      </w:r>
      <w:r w:rsidRPr="00A353A2">
        <w:rPr>
          <w:rFonts w:hAnsi="Times New Roman" w:cs="Times New Roman"/>
          <w:noProof/>
        </w:rPr>
        <w:t xml:space="preserve">, </w:t>
      </w:r>
      <w:r w:rsidRPr="00A353A2">
        <w:rPr>
          <w:rFonts w:hAnsi="Times New Roman" w:cs="Times New Roman"/>
          <w:i/>
          <w:iCs/>
          <w:noProof/>
        </w:rPr>
        <w:t>June</w:t>
      </w:r>
      <w:r w:rsidRPr="00A353A2">
        <w:rPr>
          <w:rFonts w:hAnsi="Times New Roman" w:cs="Times New Roman"/>
          <w:noProof/>
        </w:rPr>
        <w:t>, 72–75.</w:t>
      </w:r>
    </w:p>
    <w:p w14:paraId="73216A3B" w14:textId="77777777" w:rsidR="00A353A2" w:rsidRPr="00A353A2" w:rsidRDefault="00A353A2" w:rsidP="00A353A2">
      <w:pPr>
        <w:widowControl w:val="0"/>
        <w:autoSpaceDE w:val="0"/>
        <w:autoSpaceDN w:val="0"/>
        <w:adjustRightInd w:val="0"/>
        <w:spacing w:after="180"/>
        <w:ind w:left="480" w:hanging="480"/>
        <w:rPr>
          <w:rFonts w:hAnsi="Times New Roman" w:cs="Times New Roman"/>
          <w:noProof/>
        </w:rPr>
      </w:pPr>
      <w:r w:rsidRPr="00A353A2">
        <w:rPr>
          <w:rFonts w:hAnsi="Times New Roman" w:cs="Times New Roman"/>
          <w:noProof/>
        </w:rPr>
        <w:t xml:space="preserve">Stein, A., Gerstner, K., &amp; Kreft, H. (2014). Environmental heterogeneity as a universal driver of species richness across taxa, biomes and spatial scales. </w:t>
      </w:r>
      <w:r w:rsidRPr="00A353A2">
        <w:rPr>
          <w:rFonts w:hAnsi="Times New Roman" w:cs="Times New Roman"/>
          <w:i/>
          <w:iCs/>
          <w:noProof/>
        </w:rPr>
        <w:t>Ecology Letters</w:t>
      </w:r>
      <w:r w:rsidRPr="00A353A2">
        <w:rPr>
          <w:rFonts w:hAnsi="Times New Roman" w:cs="Times New Roman"/>
          <w:noProof/>
        </w:rPr>
        <w:t xml:space="preserve">, </w:t>
      </w:r>
      <w:r w:rsidRPr="00A353A2">
        <w:rPr>
          <w:rFonts w:hAnsi="Times New Roman" w:cs="Times New Roman"/>
          <w:i/>
          <w:iCs/>
          <w:noProof/>
        </w:rPr>
        <w:t>17</w:t>
      </w:r>
      <w:r w:rsidRPr="00A353A2">
        <w:rPr>
          <w:rFonts w:hAnsi="Times New Roman" w:cs="Times New Roman"/>
          <w:noProof/>
        </w:rPr>
        <w:t>(7), 866–880. https://doi.org/10.1111/ele.12277</w:t>
      </w:r>
    </w:p>
    <w:p w14:paraId="63F55956" w14:textId="77777777" w:rsidR="00A353A2" w:rsidRPr="00A353A2" w:rsidRDefault="00A353A2" w:rsidP="00A353A2">
      <w:pPr>
        <w:widowControl w:val="0"/>
        <w:autoSpaceDE w:val="0"/>
        <w:autoSpaceDN w:val="0"/>
        <w:adjustRightInd w:val="0"/>
        <w:spacing w:after="180"/>
        <w:ind w:left="480" w:hanging="480"/>
        <w:rPr>
          <w:rFonts w:hAnsi="Times New Roman" w:cs="Times New Roman"/>
          <w:noProof/>
        </w:rPr>
      </w:pPr>
      <w:r w:rsidRPr="00A353A2">
        <w:rPr>
          <w:rFonts w:hAnsi="Times New Roman" w:cs="Times New Roman"/>
          <w:noProof/>
        </w:rPr>
        <w:t xml:space="preserve">Wüest, R. O., Boucher, F. C., Bouchenak-Khelladi, Y., Karger, D. N., &amp; Linder, H. P. (2019). Dissecting biodiversity in a global hotspot: Uneven dynamics of immigration and diversification within the Cape Floristic Region of South Africa. </w:t>
      </w:r>
      <w:r w:rsidRPr="00A353A2">
        <w:rPr>
          <w:rFonts w:hAnsi="Times New Roman" w:cs="Times New Roman"/>
          <w:i/>
          <w:iCs/>
          <w:noProof/>
        </w:rPr>
        <w:t>Journal of Biogeography</w:t>
      </w:r>
      <w:r w:rsidRPr="00A353A2">
        <w:rPr>
          <w:rFonts w:hAnsi="Times New Roman" w:cs="Times New Roman"/>
          <w:noProof/>
        </w:rPr>
        <w:t xml:space="preserve">, </w:t>
      </w:r>
      <w:r w:rsidRPr="00A353A2">
        <w:rPr>
          <w:rFonts w:hAnsi="Times New Roman" w:cs="Times New Roman"/>
          <w:i/>
          <w:iCs/>
          <w:noProof/>
        </w:rPr>
        <w:t>46</w:t>
      </w:r>
      <w:r w:rsidRPr="00A353A2">
        <w:rPr>
          <w:rFonts w:hAnsi="Times New Roman" w:cs="Times New Roman"/>
          <w:noProof/>
        </w:rPr>
        <w:t>(9), 1936–1947. https://doi.org/10.1111/jbi.13625</w:t>
      </w:r>
    </w:p>
    <w:p w14:paraId="79A91F4D" w14:textId="77777777" w:rsidR="006F5855" w:rsidRDefault="008E0DFC" w:rsidP="006F5855">
      <w:pPr>
        <w:widowControl w:val="0"/>
        <w:autoSpaceDE w:val="0"/>
        <w:autoSpaceDN w:val="0"/>
        <w:adjustRightInd w:val="0"/>
        <w:spacing w:after="180"/>
        <w:ind w:left="480" w:hanging="480"/>
        <w:rPr>
          <w:b/>
          <w:bCs/>
        </w:rPr>
      </w:pPr>
      <w:r>
        <w:rPr>
          <w:b/>
          <w:bCs/>
        </w:rPr>
        <w:fldChar w:fldCharType="end"/>
      </w:r>
    </w:p>
    <w:p w14:paraId="3FA687D3" w14:textId="4CAFAD71" w:rsidR="006F5855" w:rsidRDefault="006F5855" w:rsidP="006F5855">
      <w:pPr>
        <w:widowControl w:val="0"/>
        <w:autoSpaceDE w:val="0"/>
        <w:autoSpaceDN w:val="0"/>
        <w:adjustRightInd w:val="0"/>
        <w:spacing w:after="180"/>
        <w:rPr>
          <w:b/>
          <w:bCs/>
        </w:rPr>
      </w:pPr>
      <w:r>
        <w:rPr>
          <w:b/>
          <w:bCs/>
        </w:rPr>
        <w:br w:type="page"/>
      </w:r>
    </w:p>
    <w:p w14:paraId="48A13E83" w14:textId="33041BAD" w:rsidR="00EF41C1" w:rsidRDefault="004D4AE1" w:rsidP="006F5855">
      <w:pPr>
        <w:pStyle w:val="Heading1"/>
      </w:pPr>
      <w:proofErr w:type="spellStart"/>
      <w:r w:rsidRPr="004D4AE1">
        <w:lastRenderedPageBreak/>
        <w:t>Biosketch</w:t>
      </w:r>
      <w:r>
        <w:t>es</w:t>
      </w:r>
      <w:bookmarkStart w:id="15" w:name="_GoBack"/>
      <w:bookmarkEnd w:id="15"/>
      <w:proofErr w:type="spellEnd"/>
    </w:p>
    <w:p w14:paraId="540FBFB2" w14:textId="0CFCE5C3" w:rsidR="00EF41C1" w:rsidRDefault="00F3256A" w:rsidP="002C20EB">
      <w:pPr>
        <w:pStyle w:val="BodyText"/>
        <w:spacing w:before="0"/>
      </w:pPr>
      <w:r>
        <w:rPr>
          <w:b/>
        </w:rPr>
        <w:t>Ruan v</w:t>
      </w:r>
      <w:r w:rsidR="00EF41C1" w:rsidRPr="00F3256A">
        <w:rPr>
          <w:b/>
        </w:rPr>
        <w:t>an Mazijk</w:t>
      </w:r>
      <w:r w:rsidR="00EF41C1">
        <w:t xml:space="preserve"> is </w:t>
      </w:r>
      <w:r w:rsidR="00365CC9">
        <w:t xml:space="preserve">graduate student interested in </w:t>
      </w:r>
      <w:r w:rsidR="00D371B8">
        <w:t>[</w:t>
      </w:r>
      <w:r w:rsidR="00D371B8" w:rsidRPr="00D371B8">
        <w:rPr>
          <w:highlight w:val="yellow"/>
        </w:rPr>
        <w:t>…</w:t>
      </w:r>
      <w:r w:rsidR="00D371B8">
        <w:t>]</w:t>
      </w:r>
    </w:p>
    <w:p w14:paraId="699B3AEF" w14:textId="5468F934" w:rsidR="00E34369" w:rsidRDefault="00F3256A" w:rsidP="002F3B3B">
      <w:pPr>
        <w:pStyle w:val="BodyText"/>
      </w:pPr>
      <w:r>
        <w:rPr>
          <w:b/>
        </w:rPr>
        <w:t xml:space="preserve">Michael D. </w:t>
      </w:r>
      <w:r w:rsidR="00EF41C1" w:rsidRPr="00F3256A">
        <w:rPr>
          <w:b/>
        </w:rPr>
        <w:t>Cramer</w:t>
      </w:r>
      <w:r w:rsidR="00EF41C1" w:rsidRPr="00EF41C1">
        <w:t xml:space="preserve"> is an ecophysiologist interested in physiological specialization in the hyper‐diverse Cape flora and the link between nutrient‐impoverished soils and 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r w:rsidR="00EF41C1" w:rsidRPr="00F3256A">
        <w:rPr>
          <w:b/>
        </w:rPr>
        <w:t>Verboom</w:t>
      </w:r>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RvM investigated </w:t>
      </w:r>
      <w:r w:rsidR="00910BDE">
        <w:t xml:space="preserve">and developed </w:t>
      </w:r>
      <w:r>
        <w:t xml:space="preserve">under their supervision for his BSc Hons project. </w:t>
      </w:r>
      <w:r w:rsidR="00F80AE8">
        <w:t>RvM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carried out by RvM</w:t>
      </w:r>
      <w:r w:rsidR="00D24377">
        <w:t xml:space="preserve">, who </w:t>
      </w:r>
      <w:r w:rsidR="00D2755D">
        <w:t xml:space="preserve">then </w:t>
      </w:r>
      <w:r>
        <w:t>wrote the first draft of the manuscript</w:t>
      </w:r>
      <w:r w:rsidR="00D24377">
        <w:t xml:space="preserve">. </w:t>
      </w:r>
      <w:r w:rsidR="00D24377" w:rsidRPr="00D13B49">
        <w:t>A</w:t>
      </w:r>
      <w:r w:rsidRPr="00D13B49">
        <w:t xml:space="preserve">ll authors contributed equally </w:t>
      </w:r>
      <w:r w:rsidR="00DE68BB" w:rsidRPr="00D13B49">
        <w:t>to the writing thereafter</w:t>
      </w:r>
      <w:r w:rsidRPr="00D13B49">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r w:rsidRPr="002B2755">
        <w:t>R</w:t>
      </w:r>
      <w:r w:rsidRPr="002C20EB">
        <w:t xml:space="preserve">uan van Mazijk: </w:t>
      </w:r>
      <w:hyperlink r:id="rId20"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21" w:history="1">
        <w:r w:rsidRPr="002C20EB">
          <w:rPr>
            <w:rStyle w:val="Hyperlink"/>
          </w:rPr>
          <w:t>https://orcid.org/0000-0003-0989-3266</w:t>
        </w:r>
      </w:hyperlink>
    </w:p>
    <w:p w14:paraId="54EBA765" w14:textId="4AB34602" w:rsidR="00B46208" w:rsidRPr="00B46208" w:rsidRDefault="00B46208" w:rsidP="00B46208">
      <w:r w:rsidRPr="002C20EB">
        <w:t xml:space="preserve">G. Anthony Verboom: </w:t>
      </w:r>
      <w:hyperlink r:id="rId22" w:history="1">
        <w:r w:rsidRPr="002C20EB">
          <w:rPr>
            <w:rStyle w:val="Hyperlink"/>
          </w:rPr>
          <w:t>https://orcid.org/0000-0002-1363-9781</w:t>
        </w:r>
      </w:hyperlink>
    </w:p>
    <w:sectPr w:rsidR="00B46208" w:rsidRPr="00B46208" w:rsidSect="009C2F09">
      <w:footerReference w:type="default" r:id="rId23"/>
      <w:pgSz w:w="12240" w:h="15840" w:code="1"/>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Michael Cramer" w:date="2019-10-06T09:02:00Z" w:initials="MC">
    <w:p w14:paraId="1A2D83B2" w14:textId="49140011" w:rsidR="00E16405" w:rsidRDefault="00E16405">
      <w:pPr>
        <w:pStyle w:val="CommentText"/>
      </w:pPr>
      <w:r>
        <w:rPr>
          <w:rStyle w:val="CommentReference"/>
        </w:rPr>
        <w:annotationRef/>
      </w:r>
      <w:r>
        <w:t>Does a woody component mean bigger individuals, lower density, lower species richness?</w:t>
      </w:r>
    </w:p>
  </w:comment>
  <w:comment w:id="4" w:author="Michael Cramer" w:date="2019-10-06T08:56:00Z" w:initials="MC">
    <w:p w14:paraId="0D85E42B" w14:textId="54BEFA89" w:rsidR="00E16405" w:rsidRDefault="00E16405">
      <w:pPr>
        <w:pStyle w:val="CommentText"/>
      </w:pPr>
      <w:r>
        <w:rPr>
          <w:rStyle w:val="CommentReference"/>
        </w:rPr>
        <w:annotationRef/>
      </w:r>
      <w:r>
        <w:t>This tree component only occurs on more nutrient rich soils or area with high rainfall (Cramer</w:t>
      </w:r>
      <w:r>
        <w:t>…</w:t>
      </w:r>
      <w:r>
        <w:t xml:space="preserve">XXXX). To me this kind of makes it a different beast to kwongan/fynbos. We also have a </w:t>
      </w:r>
      <w:r>
        <w:t>“</w:t>
      </w:r>
      <w:r>
        <w:t>significant tree</w:t>
      </w:r>
      <w:r>
        <w:t>”</w:t>
      </w:r>
      <w:r>
        <w:t xml:space="preserve"> component but localized in geographic extent to riverine etc. bands.</w:t>
      </w:r>
    </w:p>
  </w:comment>
  <w:comment w:id="5" w:author="Ruan Van Mazijk" w:date="2019-10-07T15:43:00Z" w:initials="RVM">
    <w:p w14:paraId="50E697F5" w14:textId="121413FD" w:rsidR="00E16405" w:rsidRDefault="00E16405">
      <w:pPr>
        <w:pStyle w:val="CommentText"/>
      </w:pPr>
      <w:r>
        <w:rPr>
          <w:rStyle w:val="CommentReference"/>
        </w:rPr>
        <w:annotationRef/>
      </w:r>
      <w:r>
        <w:t>This is a good point</w:t>
      </w:r>
      <w:r>
        <w:t>…</w:t>
      </w:r>
      <w:r>
        <w:t xml:space="preserve"> Shall we chat more about this at some point?</w:t>
      </w:r>
    </w:p>
  </w:comment>
  <w:comment w:id="9" w:author="Ruan Van Mazijk [2]" w:date="2020-01-09T11:20:00Z" w:initials="RVM">
    <w:p w14:paraId="1C3BFE89" w14:textId="2A7D1B9E" w:rsidR="00E16405" w:rsidRDefault="00E16405">
      <w:pPr>
        <w:pStyle w:val="CommentText"/>
      </w:pPr>
      <w:r>
        <w:rPr>
          <w:rStyle w:val="CommentReference"/>
        </w:rPr>
        <w:annotationRef/>
      </w:r>
      <w:r>
        <w:t>Reorder?</w:t>
      </w:r>
    </w:p>
  </w:comment>
  <w:comment w:id="10" w:author="Ruan Van Mazijk [2]" w:date="2020-01-09T11:21:00Z" w:initials="RVM">
    <w:p w14:paraId="69ADA1D6" w14:textId="43069E3B" w:rsidR="00E16405" w:rsidRDefault="00E16405">
      <w:pPr>
        <w:pStyle w:val="CommentText"/>
      </w:pPr>
      <w:r>
        <w:rPr>
          <w:rStyle w:val="CommentReference"/>
        </w:rPr>
        <w:annotationRef/>
      </w:r>
      <w:r>
        <w:t>Reorder?</w:t>
      </w:r>
    </w:p>
  </w:comment>
  <w:comment w:id="12" w:author="Michael Cramer" w:date="2019-12-03T08:28:00Z" w:initials="MC">
    <w:p w14:paraId="7BAA7050" w14:textId="1B13D596" w:rsidR="00E16405" w:rsidRDefault="00E16405">
      <w:pPr>
        <w:pStyle w:val="CommentText"/>
      </w:pPr>
      <w:r>
        <w:rPr>
          <w:rStyle w:val="CommentReference"/>
        </w:rPr>
        <w:annotationRef/>
      </w:r>
      <w:r>
        <w:t>I am not at all convinced by this argument. Isn</w:t>
      </w:r>
      <w:r>
        <w:t>’</w:t>
      </w:r>
      <w:r>
        <w:t>t this just a necessary consequence of data aggreg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A2D83B2" w15:done="0"/>
  <w15:commentEx w15:paraId="0D85E42B" w15:done="0"/>
  <w15:commentEx w15:paraId="50E697F5" w15:paraIdParent="0D85E42B" w15:done="0"/>
  <w15:commentEx w15:paraId="1C3BFE89" w15:done="0"/>
  <w15:commentEx w15:paraId="69ADA1D6" w15:done="0"/>
  <w15:commentEx w15:paraId="7BAA705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A2D83B2" w16cid:durableId="21442C0E"/>
  <w16cid:commentId w16cid:paraId="0D85E42B" w16cid:durableId="21442AB3"/>
  <w16cid:commentId w16cid:paraId="50E697F5" w16cid:durableId="2145DB8F"/>
  <w16cid:commentId w16cid:paraId="1C3BFE89" w16cid:durableId="21C18B0E"/>
  <w16cid:commentId w16cid:paraId="69ADA1D6" w16cid:durableId="21C18B26"/>
  <w16cid:commentId w16cid:paraId="7BAA7050" w16cid:durableId="21909B1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BFC857" w14:textId="77777777" w:rsidR="009A6544" w:rsidRDefault="009A6544">
      <w:pPr>
        <w:spacing w:after="0"/>
      </w:pPr>
      <w:r>
        <w:separator/>
      </w:r>
    </w:p>
  </w:endnote>
  <w:endnote w:type="continuationSeparator" w:id="0">
    <w:p w14:paraId="29705AB5" w14:textId="77777777" w:rsidR="009A6544" w:rsidRDefault="009A6544">
      <w:pPr>
        <w:spacing w:after="0"/>
      </w:pPr>
      <w:r>
        <w:continuationSeparator/>
      </w:r>
    </w:p>
  </w:endnote>
  <w:endnote w:type="continuationNotice" w:id="1">
    <w:p w14:paraId="069B96AD" w14:textId="77777777" w:rsidR="009A6544" w:rsidRDefault="009A6544">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ACFF" w:usb2="00000009" w:usb3="00000000" w:csb0="000001FF" w:csb1="00000000"/>
  </w:font>
  <w:font w:name="Consolas">
    <w:panose1 w:val="020B0609020204030204"/>
    <w:charset w:val="00"/>
    <w:family w:val="modern"/>
    <w:pitch w:val="fixed"/>
    <w:sig w:usb0="E10006FF" w:usb1="4000FCFF" w:usb2="00000009"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E16405" w:rsidRDefault="00E16405">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E16405" w:rsidRDefault="00E164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3B71BB6" w14:textId="77777777" w:rsidR="009A6544" w:rsidRDefault="009A6544">
      <w:r>
        <w:separator/>
      </w:r>
    </w:p>
  </w:footnote>
  <w:footnote w:type="continuationSeparator" w:id="0">
    <w:p w14:paraId="5BA1E3B8" w14:textId="77777777" w:rsidR="009A6544" w:rsidRDefault="009A6544">
      <w:r>
        <w:continuationSeparator/>
      </w:r>
    </w:p>
  </w:footnote>
  <w:footnote w:type="continuationNotice" w:id="1">
    <w:p w14:paraId="4D96167A" w14:textId="77777777" w:rsidR="009A6544" w:rsidRDefault="009A6544">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hael Cramer">
    <w15:presenceInfo w15:providerId="AD" w15:userId="S::01400822@wf.uct.ac.za::42384198-234c-4b6a-8489-2a3f7d296e81"/>
  </w15:person>
  <w15:person w15:author="Ruan Van Mazijk">
    <w15:presenceInfo w15:providerId="AD" w15:userId="S::VMZRUA001@myuct.ac.za::f50431c7-080a-4259-97ee-a4bb5c336639"/>
  </w15:person>
  <w15:person w15:author="Ruan Van Mazijk [2]">
    <w15:presenceInfo w15:providerId="AD" w15:userId="S::vmzrua001@myuct.ac.za::f50431c7-080a-4259-97ee-a4bb5c3366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5DF9"/>
    <w:rsid w:val="00006E29"/>
    <w:rsid w:val="00007536"/>
    <w:rsid w:val="000075FC"/>
    <w:rsid w:val="00010D0D"/>
    <w:rsid w:val="00011C8B"/>
    <w:rsid w:val="00012F66"/>
    <w:rsid w:val="000134E5"/>
    <w:rsid w:val="00015987"/>
    <w:rsid w:val="00017062"/>
    <w:rsid w:val="0001735B"/>
    <w:rsid w:val="0001739B"/>
    <w:rsid w:val="00017496"/>
    <w:rsid w:val="00017D5E"/>
    <w:rsid w:val="00017E2E"/>
    <w:rsid w:val="000202B4"/>
    <w:rsid w:val="00020DE2"/>
    <w:rsid w:val="00022A4F"/>
    <w:rsid w:val="00023612"/>
    <w:rsid w:val="00023792"/>
    <w:rsid w:val="00023A41"/>
    <w:rsid w:val="00024506"/>
    <w:rsid w:val="00024A7B"/>
    <w:rsid w:val="00024E99"/>
    <w:rsid w:val="00026A23"/>
    <w:rsid w:val="00030FA3"/>
    <w:rsid w:val="00031A1D"/>
    <w:rsid w:val="00032420"/>
    <w:rsid w:val="00032731"/>
    <w:rsid w:val="000330D1"/>
    <w:rsid w:val="000333A2"/>
    <w:rsid w:val="00034583"/>
    <w:rsid w:val="0003473B"/>
    <w:rsid w:val="000351FF"/>
    <w:rsid w:val="00035BBD"/>
    <w:rsid w:val="000362A6"/>
    <w:rsid w:val="00036460"/>
    <w:rsid w:val="00036900"/>
    <w:rsid w:val="00037267"/>
    <w:rsid w:val="00037D6D"/>
    <w:rsid w:val="000404E6"/>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3ADB"/>
    <w:rsid w:val="00054A9F"/>
    <w:rsid w:val="00054E1D"/>
    <w:rsid w:val="0005522C"/>
    <w:rsid w:val="000558A9"/>
    <w:rsid w:val="000559BF"/>
    <w:rsid w:val="000563E6"/>
    <w:rsid w:val="00056A5E"/>
    <w:rsid w:val="0005751E"/>
    <w:rsid w:val="00060510"/>
    <w:rsid w:val="00060E27"/>
    <w:rsid w:val="000611F5"/>
    <w:rsid w:val="000621D6"/>
    <w:rsid w:val="000622E8"/>
    <w:rsid w:val="00062A2B"/>
    <w:rsid w:val="0006360F"/>
    <w:rsid w:val="00064E62"/>
    <w:rsid w:val="00065128"/>
    <w:rsid w:val="000657EC"/>
    <w:rsid w:val="00066121"/>
    <w:rsid w:val="00066CC6"/>
    <w:rsid w:val="0006708C"/>
    <w:rsid w:val="00067826"/>
    <w:rsid w:val="00070D03"/>
    <w:rsid w:val="000714AC"/>
    <w:rsid w:val="00072164"/>
    <w:rsid w:val="00072A60"/>
    <w:rsid w:val="00073C4B"/>
    <w:rsid w:val="00074006"/>
    <w:rsid w:val="000742FC"/>
    <w:rsid w:val="000747BD"/>
    <w:rsid w:val="000764C7"/>
    <w:rsid w:val="00076E7A"/>
    <w:rsid w:val="00077FB5"/>
    <w:rsid w:val="000804E8"/>
    <w:rsid w:val="000811CB"/>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B6F4D"/>
    <w:rsid w:val="000C126B"/>
    <w:rsid w:val="000C16A6"/>
    <w:rsid w:val="000C16E4"/>
    <w:rsid w:val="000C1B2A"/>
    <w:rsid w:val="000C1DFD"/>
    <w:rsid w:val="000C2B76"/>
    <w:rsid w:val="000C2BA8"/>
    <w:rsid w:val="000C33EC"/>
    <w:rsid w:val="000C4BE0"/>
    <w:rsid w:val="000C4C83"/>
    <w:rsid w:val="000C57CB"/>
    <w:rsid w:val="000C58EB"/>
    <w:rsid w:val="000C5AAD"/>
    <w:rsid w:val="000C5BB8"/>
    <w:rsid w:val="000C6E98"/>
    <w:rsid w:val="000C780A"/>
    <w:rsid w:val="000C78F5"/>
    <w:rsid w:val="000D014B"/>
    <w:rsid w:val="000D1A3D"/>
    <w:rsid w:val="000D24A1"/>
    <w:rsid w:val="000D3247"/>
    <w:rsid w:val="000D32D5"/>
    <w:rsid w:val="000D5262"/>
    <w:rsid w:val="000D5F0A"/>
    <w:rsid w:val="000D698A"/>
    <w:rsid w:val="000D6AB1"/>
    <w:rsid w:val="000D6FAE"/>
    <w:rsid w:val="000D78B0"/>
    <w:rsid w:val="000E0454"/>
    <w:rsid w:val="000E04C6"/>
    <w:rsid w:val="000E0E58"/>
    <w:rsid w:val="000E1B64"/>
    <w:rsid w:val="000E2006"/>
    <w:rsid w:val="000E4213"/>
    <w:rsid w:val="000E5000"/>
    <w:rsid w:val="000E72CC"/>
    <w:rsid w:val="000E7EAD"/>
    <w:rsid w:val="000F117A"/>
    <w:rsid w:val="000F24B3"/>
    <w:rsid w:val="000F2560"/>
    <w:rsid w:val="000F2FAD"/>
    <w:rsid w:val="000F3C79"/>
    <w:rsid w:val="000F419D"/>
    <w:rsid w:val="000F5594"/>
    <w:rsid w:val="000F55E1"/>
    <w:rsid w:val="000F591F"/>
    <w:rsid w:val="000F59F5"/>
    <w:rsid w:val="000F6938"/>
    <w:rsid w:val="000F699D"/>
    <w:rsid w:val="000F7FB0"/>
    <w:rsid w:val="001002B2"/>
    <w:rsid w:val="0010066C"/>
    <w:rsid w:val="00101936"/>
    <w:rsid w:val="001031DA"/>
    <w:rsid w:val="00103D7E"/>
    <w:rsid w:val="00104482"/>
    <w:rsid w:val="00104ADF"/>
    <w:rsid w:val="00105FAF"/>
    <w:rsid w:val="00106E88"/>
    <w:rsid w:val="0010729C"/>
    <w:rsid w:val="001114A8"/>
    <w:rsid w:val="00114867"/>
    <w:rsid w:val="001149F3"/>
    <w:rsid w:val="00114B76"/>
    <w:rsid w:val="00115FA8"/>
    <w:rsid w:val="00117505"/>
    <w:rsid w:val="0012073A"/>
    <w:rsid w:val="00120FD9"/>
    <w:rsid w:val="0012344F"/>
    <w:rsid w:val="00123A7A"/>
    <w:rsid w:val="00123B47"/>
    <w:rsid w:val="00124716"/>
    <w:rsid w:val="001259A9"/>
    <w:rsid w:val="00125C57"/>
    <w:rsid w:val="0012609C"/>
    <w:rsid w:val="00126571"/>
    <w:rsid w:val="00126A24"/>
    <w:rsid w:val="00126FD8"/>
    <w:rsid w:val="0012736A"/>
    <w:rsid w:val="00131684"/>
    <w:rsid w:val="00131E2D"/>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30FE"/>
    <w:rsid w:val="00153824"/>
    <w:rsid w:val="00153B86"/>
    <w:rsid w:val="001541B2"/>
    <w:rsid w:val="001545EB"/>
    <w:rsid w:val="0015465B"/>
    <w:rsid w:val="001548E4"/>
    <w:rsid w:val="00157417"/>
    <w:rsid w:val="001576DD"/>
    <w:rsid w:val="0016016F"/>
    <w:rsid w:val="00160C41"/>
    <w:rsid w:val="001617DD"/>
    <w:rsid w:val="00161FEB"/>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466D"/>
    <w:rsid w:val="00195211"/>
    <w:rsid w:val="001955B7"/>
    <w:rsid w:val="00195C63"/>
    <w:rsid w:val="001A0AB2"/>
    <w:rsid w:val="001A123A"/>
    <w:rsid w:val="001A150C"/>
    <w:rsid w:val="001A1879"/>
    <w:rsid w:val="001A20FA"/>
    <w:rsid w:val="001A23A6"/>
    <w:rsid w:val="001A29B8"/>
    <w:rsid w:val="001A29C6"/>
    <w:rsid w:val="001A4B06"/>
    <w:rsid w:val="001A6185"/>
    <w:rsid w:val="001A6192"/>
    <w:rsid w:val="001A61A1"/>
    <w:rsid w:val="001A7D58"/>
    <w:rsid w:val="001B0693"/>
    <w:rsid w:val="001B0959"/>
    <w:rsid w:val="001B0A3C"/>
    <w:rsid w:val="001B1266"/>
    <w:rsid w:val="001B34DA"/>
    <w:rsid w:val="001B40A9"/>
    <w:rsid w:val="001B40FF"/>
    <w:rsid w:val="001B412D"/>
    <w:rsid w:val="001B4B9F"/>
    <w:rsid w:val="001B5E7E"/>
    <w:rsid w:val="001B6D6F"/>
    <w:rsid w:val="001B750B"/>
    <w:rsid w:val="001B7AF6"/>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442"/>
    <w:rsid w:val="001E2A3C"/>
    <w:rsid w:val="001E414D"/>
    <w:rsid w:val="001E4787"/>
    <w:rsid w:val="001E723F"/>
    <w:rsid w:val="001F0A16"/>
    <w:rsid w:val="001F1053"/>
    <w:rsid w:val="001F2359"/>
    <w:rsid w:val="001F3585"/>
    <w:rsid w:val="001F3AA2"/>
    <w:rsid w:val="001F3C80"/>
    <w:rsid w:val="001F48A1"/>
    <w:rsid w:val="001F4B4C"/>
    <w:rsid w:val="001F70EF"/>
    <w:rsid w:val="002007E7"/>
    <w:rsid w:val="00200991"/>
    <w:rsid w:val="00200A28"/>
    <w:rsid w:val="00200C02"/>
    <w:rsid w:val="002011C9"/>
    <w:rsid w:val="0020179E"/>
    <w:rsid w:val="00201A80"/>
    <w:rsid w:val="00202291"/>
    <w:rsid w:val="00202A32"/>
    <w:rsid w:val="00204D2C"/>
    <w:rsid w:val="00205DC2"/>
    <w:rsid w:val="00205FB5"/>
    <w:rsid w:val="002065E6"/>
    <w:rsid w:val="002066AB"/>
    <w:rsid w:val="0020680A"/>
    <w:rsid w:val="002071E8"/>
    <w:rsid w:val="00210CA7"/>
    <w:rsid w:val="00211350"/>
    <w:rsid w:val="0021176B"/>
    <w:rsid w:val="00211A46"/>
    <w:rsid w:val="00211FC5"/>
    <w:rsid w:val="00212118"/>
    <w:rsid w:val="002121A7"/>
    <w:rsid w:val="00213749"/>
    <w:rsid w:val="00213D02"/>
    <w:rsid w:val="0021685A"/>
    <w:rsid w:val="00217498"/>
    <w:rsid w:val="00217AAC"/>
    <w:rsid w:val="00220A65"/>
    <w:rsid w:val="00220D2B"/>
    <w:rsid w:val="00221518"/>
    <w:rsid w:val="00221BC9"/>
    <w:rsid w:val="00221C0F"/>
    <w:rsid w:val="002234E3"/>
    <w:rsid w:val="00223948"/>
    <w:rsid w:val="00226569"/>
    <w:rsid w:val="00230147"/>
    <w:rsid w:val="00230AB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1435"/>
    <w:rsid w:val="00242181"/>
    <w:rsid w:val="00242EDD"/>
    <w:rsid w:val="0024363A"/>
    <w:rsid w:val="002448E4"/>
    <w:rsid w:val="00244E17"/>
    <w:rsid w:val="00246296"/>
    <w:rsid w:val="002465B9"/>
    <w:rsid w:val="0024759A"/>
    <w:rsid w:val="0024778C"/>
    <w:rsid w:val="00250011"/>
    <w:rsid w:val="00251338"/>
    <w:rsid w:val="00251E50"/>
    <w:rsid w:val="00251ECF"/>
    <w:rsid w:val="00252DA8"/>
    <w:rsid w:val="002531F6"/>
    <w:rsid w:val="002536E4"/>
    <w:rsid w:val="00253F7E"/>
    <w:rsid w:val="00254F18"/>
    <w:rsid w:val="002565DD"/>
    <w:rsid w:val="002566BD"/>
    <w:rsid w:val="00257896"/>
    <w:rsid w:val="00257D86"/>
    <w:rsid w:val="002604CE"/>
    <w:rsid w:val="00261A54"/>
    <w:rsid w:val="0026216D"/>
    <w:rsid w:val="002624D4"/>
    <w:rsid w:val="002626CC"/>
    <w:rsid w:val="00262EF2"/>
    <w:rsid w:val="00262F02"/>
    <w:rsid w:val="002644D2"/>
    <w:rsid w:val="002644F5"/>
    <w:rsid w:val="002658EC"/>
    <w:rsid w:val="00265947"/>
    <w:rsid w:val="00267348"/>
    <w:rsid w:val="00270A25"/>
    <w:rsid w:val="00270B4B"/>
    <w:rsid w:val="002711B7"/>
    <w:rsid w:val="00271377"/>
    <w:rsid w:val="0027221A"/>
    <w:rsid w:val="002722FB"/>
    <w:rsid w:val="00272E07"/>
    <w:rsid w:val="00272EF5"/>
    <w:rsid w:val="00273150"/>
    <w:rsid w:val="002736BC"/>
    <w:rsid w:val="00273B1A"/>
    <w:rsid w:val="00273E3C"/>
    <w:rsid w:val="00274581"/>
    <w:rsid w:val="0027541F"/>
    <w:rsid w:val="00275CEB"/>
    <w:rsid w:val="002766E7"/>
    <w:rsid w:val="002779ED"/>
    <w:rsid w:val="00277C9E"/>
    <w:rsid w:val="002808AF"/>
    <w:rsid w:val="002810B1"/>
    <w:rsid w:val="00281A14"/>
    <w:rsid w:val="0028331C"/>
    <w:rsid w:val="0028338C"/>
    <w:rsid w:val="00284163"/>
    <w:rsid w:val="0028496B"/>
    <w:rsid w:val="00285784"/>
    <w:rsid w:val="00286EA7"/>
    <w:rsid w:val="002870DB"/>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0921"/>
    <w:rsid w:val="002A1003"/>
    <w:rsid w:val="002A25AB"/>
    <w:rsid w:val="002A329D"/>
    <w:rsid w:val="002A4AB7"/>
    <w:rsid w:val="002A76BE"/>
    <w:rsid w:val="002A7DA8"/>
    <w:rsid w:val="002A7F32"/>
    <w:rsid w:val="002B028E"/>
    <w:rsid w:val="002B0B88"/>
    <w:rsid w:val="002B0F5B"/>
    <w:rsid w:val="002B270F"/>
    <w:rsid w:val="002B2755"/>
    <w:rsid w:val="002B3741"/>
    <w:rsid w:val="002B390D"/>
    <w:rsid w:val="002B49E3"/>
    <w:rsid w:val="002B4C08"/>
    <w:rsid w:val="002B54C7"/>
    <w:rsid w:val="002B5DBF"/>
    <w:rsid w:val="002B7732"/>
    <w:rsid w:val="002B7852"/>
    <w:rsid w:val="002C0152"/>
    <w:rsid w:val="002C016E"/>
    <w:rsid w:val="002C037D"/>
    <w:rsid w:val="002C08A1"/>
    <w:rsid w:val="002C1A2E"/>
    <w:rsid w:val="002C20EB"/>
    <w:rsid w:val="002C22CA"/>
    <w:rsid w:val="002C32D6"/>
    <w:rsid w:val="002C5C96"/>
    <w:rsid w:val="002C6230"/>
    <w:rsid w:val="002C7612"/>
    <w:rsid w:val="002C7938"/>
    <w:rsid w:val="002D0B56"/>
    <w:rsid w:val="002D0C5E"/>
    <w:rsid w:val="002D1301"/>
    <w:rsid w:val="002D283F"/>
    <w:rsid w:val="002D35E5"/>
    <w:rsid w:val="002D4267"/>
    <w:rsid w:val="002D4FA9"/>
    <w:rsid w:val="002D5B3F"/>
    <w:rsid w:val="002D7223"/>
    <w:rsid w:val="002E03CA"/>
    <w:rsid w:val="002E09CD"/>
    <w:rsid w:val="002E231B"/>
    <w:rsid w:val="002E3E0A"/>
    <w:rsid w:val="002E3FF8"/>
    <w:rsid w:val="002E41C7"/>
    <w:rsid w:val="002E4420"/>
    <w:rsid w:val="002E4631"/>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7D0"/>
    <w:rsid w:val="003055F8"/>
    <w:rsid w:val="00305C02"/>
    <w:rsid w:val="00305F60"/>
    <w:rsid w:val="003061B2"/>
    <w:rsid w:val="003063F7"/>
    <w:rsid w:val="003067AF"/>
    <w:rsid w:val="00306A3A"/>
    <w:rsid w:val="00307282"/>
    <w:rsid w:val="00310608"/>
    <w:rsid w:val="00310871"/>
    <w:rsid w:val="003115F6"/>
    <w:rsid w:val="00311E35"/>
    <w:rsid w:val="00312AA7"/>
    <w:rsid w:val="00314A7A"/>
    <w:rsid w:val="00314D2C"/>
    <w:rsid w:val="00317DAF"/>
    <w:rsid w:val="003209CF"/>
    <w:rsid w:val="00321C77"/>
    <w:rsid w:val="00323509"/>
    <w:rsid w:val="003249DF"/>
    <w:rsid w:val="00324E0A"/>
    <w:rsid w:val="003251C7"/>
    <w:rsid w:val="003252BC"/>
    <w:rsid w:val="0032532C"/>
    <w:rsid w:val="0032574D"/>
    <w:rsid w:val="00325EB1"/>
    <w:rsid w:val="003264AF"/>
    <w:rsid w:val="0032680E"/>
    <w:rsid w:val="003302D7"/>
    <w:rsid w:val="0033192D"/>
    <w:rsid w:val="0033197F"/>
    <w:rsid w:val="00331CEC"/>
    <w:rsid w:val="00331D2E"/>
    <w:rsid w:val="0033206A"/>
    <w:rsid w:val="00332470"/>
    <w:rsid w:val="003328C5"/>
    <w:rsid w:val="00332DA6"/>
    <w:rsid w:val="00333A69"/>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FAF"/>
    <w:rsid w:val="003450F4"/>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3FC"/>
    <w:rsid w:val="003617CF"/>
    <w:rsid w:val="00363038"/>
    <w:rsid w:val="00364F0A"/>
    <w:rsid w:val="00365CC9"/>
    <w:rsid w:val="0036643B"/>
    <w:rsid w:val="0036753D"/>
    <w:rsid w:val="0036760E"/>
    <w:rsid w:val="00367CC6"/>
    <w:rsid w:val="00371EA1"/>
    <w:rsid w:val="00372023"/>
    <w:rsid w:val="00374287"/>
    <w:rsid w:val="0037447E"/>
    <w:rsid w:val="003745E1"/>
    <w:rsid w:val="00375621"/>
    <w:rsid w:val="00377F87"/>
    <w:rsid w:val="003819DB"/>
    <w:rsid w:val="00381E28"/>
    <w:rsid w:val="00381ECD"/>
    <w:rsid w:val="0038260D"/>
    <w:rsid w:val="0038290C"/>
    <w:rsid w:val="00382BBB"/>
    <w:rsid w:val="00382BC5"/>
    <w:rsid w:val="00382E74"/>
    <w:rsid w:val="0038369B"/>
    <w:rsid w:val="00384049"/>
    <w:rsid w:val="003847BF"/>
    <w:rsid w:val="00385BA5"/>
    <w:rsid w:val="00387230"/>
    <w:rsid w:val="00390292"/>
    <w:rsid w:val="00390307"/>
    <w:rsid w:val="00390A5D"/>
    <w:rsid w:val="00390D6B"/>
    <w:rsid w:val="003912CF"/>
    <w:rsid w:val="003913A0"/>
    <w:rsid w:val="003928B1"/>
    <w:rsid w:val="003939AA"/>
    <w:rsid w:val="00393AAD"/>
    <w:rsid w:val="0039482B"/>
    <w:rsid w:val="00395282"/>
    <w:rsid w:val="003A0E03"/>
    <w:rsid w:val="003A1338"/>
    <w:rsid w:val="003A1781"/>
    <w:rsid w:val="003A378D"/>
    <w:rsid w:val="003A587C"/>
    <w:rsid w:val="003A5E82"/>
    <w:rsid w:val="003A604B"/>
    <w:rsid w:val="003A63A6"/>
    <w:rsid w:val="003A6BDD"/>
    <w:rsid w:val="003B08CE"/>
    <w:rsid w:val="003B0B06"/>
    <w:rsid w:val="003B10FC"/>
    <w:rsid w:val="003B1612"/>
    <w:rsid w:val="003B1E59"/>
    <w:rsid w:val="003B2885"/>
    <w:rsid w:val="003B2B0D"/>
    <w:rsid w:val="003B49FB"/>
    <w:rsid w:val="003B557D"/>
    <w:rsid w:val="003B6813"/>
    <w:rsid w:val="003B7C89"/>
    <w:rsid w:val="003B7DC8"/>
    <w:rsid w:val="003B7DEF"/>
    <w:rsid w:val="003C085D"/>
    <w:rsid w:val="003C1C5A"/>
    <w:rsid w:val="003C1D3C"/>
    <w:rsid w:val="003C30C4"/>
    <w:rsid w:val="003C34D2"/>
    <w:rsid w:val="003C35C8"/>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A90"/>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1C29"/>
    <w:rsid w:val="004121C0"/>
    <w:rsid w:val="00412F61"/>
    <w:rsid w:val="004134AA"/>
    <w:rsid w:val="00415D41"/>
    <w:rsid w:val="0041655F"/>
    <w:rsid w:val="00420576"/>
    <w:rsid w:val="0042088C"/>
    <w:rsid w:val="00421309"/>
    <w:rsid w:val="004218EE"/>
    <w:rsid w:val="00422D50"/>
    <w:rsid w:val="00422E7C"/>
    <w:rsid w:val="00422FC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66E"/>
    <w:rsid w:val="00444B5F"/>
    <w:rsid w:val="00445473"/>
    <w:rsid w:val="0044606A"/>
    <w:rsid w:val="00446EF7"/>
    <w:rsid w:val="004511B3"/>
    <w:rsid w:val="0045124F"/>
    <w:rsid w:val="00452B2E"/>
    <w:rsid w:val="00455488"/>
    <w:rsid w:val="00455694"/>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6172"/>
    <w:rsid w:val="0047008D"/>
    <w:rsid w:val="00472407"/>
    <w:rsid w:val="00472798"/>
    <w:rsid w:val="00472BBD"/>
    <w:rsid w:val="00473F34"/>
    <w:rsid w:val="00474DE5"/>
    <w:rsid w:val="0047555C"/>
    <w:rsid w:val="0047615F"/>
    <w:rsid w:val="004769C5"/>
    <w:rsid w:val="004816AD"/>
    <w:rsid w:val="00481C6F"/>
    <w:rsid w:val="00482491"/>
    <w:rsid w:val="00483556"/>
    <w:rsid w:val="00485163"/>
    <w:rsid w:val="00485174"/>
    <w:rsid w:val="00485517"/>
    <w:rsid w:val="00485879"/>
    <w:rsid w:val="00486861"/>
    <w:rsid w:val="0048699D"/>
    <w:rsid w:val="00486DF3"/>
    <w:rsid w:val="0049005E"/>
    <w:rsid w:val="004910F0"/>
    <w:rsid w:val="0049156B"/>
    <w:rsid w:val="00491A7B"/>
    <w:rsid w:val="00491E5D"/>
    <w:rsid w:val="0049206F"/>
    <w:rsid w:val="004921D6"/>
    <w:rsid w:val="00493CCF"/>
    <w:rsid w:val="004940AD"/>
    <w:rsid w:val="00494991"/>
    <w:rsid w:val="0049586B"/>
    <w:rsid w:val="00496FAE"/>
    <w:rsid w:val="004A14DD"/>
    <w:rsid w:val="004A2285"/>
    <w:rsid w:val="004A477C"/>
    <w:rsid w:val="004A47FC"/>
    <w:rsid w:val="004A7D75"/>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0F1"/>
    <w:rsid w:val="004C331B"/>
    <w:rsid w:val="004C36B8"/>
    <w:rsid w:val="004C4C3A"/>
    <w:rsid w:val="004D0D3F"/>
    <w:rsid w:val="004D0F24"/>
    <w:rsid w:val="004D13EA"/>
    <w:rsid w:val="004D1EB8"/>
    <w:rsid w:val="004D2893"/>
    <w:rsid w:val="004D38A3"/>
    <w:rsid w:val="004D44BC"/>
    <w:rsid w:val="004D4AE1"/>
    <w:rsid w:val="004D5D8A"/>
    <w:rsid w:val="004D7400"/>
    <w:rsid w:val="004D7521"/>
    <w:rsid w:val="004D7B16"/>
    <w:rsid w:val="004D7B30"/>
    <w:rsid w:val="004E1D08"/>
    <w:rsid w:val="004E29B3"/>
    <w:rsid w:val="004E2D58"/>
    <w:rsid w:val="004E2E1A"/>
    <w:rsid w:val="004E312F"/>
    <w:rsid w:val="004E4117"/>
    <w:rsid w:val="004E467E"/>
    <w:rsid w:val="004E4685"/>
    <w:rsid w:val="004E511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50017D"/>
    <w:rsid w:val="005007E6"/>
    <w:rsid w:val="00500890"/>
    <w:rsid w:val="00502524"/>
    <w:rsid w:val="00502648"/>
    <w:rsid w:val="00502FAF"/>
    <w:rsid w:val="0050384E"/>
    <w:rsid w:val="00503D20"/>
    <w:rsid w:val="005042D0"/>
    <w:rsid w:val="0050465B"/>
    <w:rsid w:val="005048A3"/>
    <w:rsid w:val="00505F87"/>
    <w:rsid w:val="0050654E"/>
    <w:rsid w:val="00506573"/>
    <w:rsid w:val="00506692"/>
    <w:rsid w:val="00506F78"/>
    <w:rsid w:val="00513A76"/>
    <w:rsid w:val="00513AF7"/>
    <w:rsid w:val="005143E0"/>
    <w:rsid w:val="0051498F"/>
    <w:rsid w:val="00514C5C"/>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6A7C"/>
    <w:rsid w:val="00527DAB"/>
    <w:rsid w:val="00531FB3"/>
    <w:rsid w:val="00531FF2"/>
    <w:rsid w:val="00532A81"/>
    <w:rsid w:val="00532F79"/>
    <w:rsid w:val="0053496F"/>
    <w:rsid w:val="00534FEC"/>
    <w:rsid w:val="005350C1"/>
    <w:rsid w:val="005358D9"/>
    <w:rsid w:val="005367B4"/>
    <w:rsid w:val="00537B9C"/>
    <w:rsid w:val="00540260"/>
    <w:rsid w:val="00543DA2"/>
    <w:rsid w:val="005446B2"/>
    <w:rsid w:val="00544C0F"/>
    <w:rsid w:val="0054528F"/>
    <w:rsid w:val="005454DD"/>
    <w:rsid w:val="00547291"/>
    <w:rsid w:val="00547693"/>
    <w:rsid w:val="00547C58"/>
    <w:rsid w:val="0055026D"/>
    <w:rsid w:val="00550A5A"/>
    <w:rsid w:val="00550B78"/>
    <w:rsid w:val="0055258A"/>
    <w:rsid w:val="005527B5"/>
    <w:rsid w:val="00552D77"/>
    <w:rsid w:val="005547C0"/>
    <w:rsid w:val="005571AB"/>
    <w:rsid w:val="00557805"/>
    <w:rsid w:val="0056013D"/>
    <w:rsid w:val="0056017E"/>
    <w:rsid w:val="00560AF9"/>
    <w:rsid w:val="00561A45"/>
    <w:rsid w:val="00561FC0"/>
    <w:rsid w:val="005635C7"/>
    <w:rsid w:val="005637B6"/>
    <w:rsid w:val="00563A70"/>
    <w:rsid w:val="005649C9"/>
    <w:rsid w:val="00565039"/>
    <w:rsid w:val="0056568D"/>
    <w:rsid w:val="00565EFE"/>
    <w:rsid w:val="00565F05"/>
    <w:rsid w:val="0056633D"/>
    <w:rsid w:val="00566C29"/>
    <w:rsid w:val="00570BEE"/>
    <w:rsid w:val="005732D5"/>
    <w:rsid w:val="00573ACA"/>
    <w:rsid w:val="005746E0"/>
    <w:rsid w:val="0057611C"/>
    <w:rsid w:val="00576C2F"/>
    <w:rsid w:val="0057720E"/>
    <w:rsid w:val="0058069B"/>
    <w:rsid w:val="00580CBB"/>
    <w:rsid w:val="00580D25"/>
    <w:rsid w:val="00581125"/>
    <w:rsid w:val="00581450"/>
    <w:rsid w:val="00581496"/>
    <w:rsid w:val="00582362"/>
    <w:rsid w:val="00582CFA"/>
    <w:rsid w:val="00583EAA"/>
    <w:rsid w:val="005845A2"/>
    <w:rsid w:val="00585277"/>
    <w:rsid w:val="00585F8F"/>
    <w:rsid w:val="0058659A"/>
    <w:rsid w:val="0058677B"/>
    <w:rsid w:val="005876BE"/>
    <w:rsid w:val="00590D07"/>
    <w:rsid w:val="00591456"/>
    <w:rsid w:val="00592452"/>
    <w:rsid w:val="0059394E"/>
    <w:rsid w:val="0059446D"/>
    <w:rsid w:val="005950B9"/>
    <w:rsid w:val="005956CA"/>
    <w:rsid w:val="00595B0A"/>
    <w:rsid w:val="00595C4E"/>
    <w:rsid w:val="0059637F"/>
    <w:rsid w:val="00596AC4"/>
    <w:rsid w:val="005A1AF0"/>
    <w:rsid w:val="005A1B4C"/>
    <w:rsid w:val="005A23E9"/>
    <w:rsid w:val="005A3FC0"/>
    <w:rsid w:val="005A4616"/>
    <w:rsid w:val="005A4E2A"/>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63D0"/>
    <w:rsid w:val="005C752F"/>
    <w:rsid w:val="005C7537"/>
    <w:rsid w:val="005D0A2D"/>
    <w:rsid w:val="005D0D23"/>
    <w:rsid w:val="005D1374"/>
    <w:rsid w:val="005D1597"/>
    <w:rsid w:val="005D24D5"/>
    <w:rsid w:val="005D307E"/>
    <w:rsid w:val="005D31A4"/>
    <w:rsid w:val="005D33A7"/>
    <w:rsid w:val="005D3EDD"/>
    <w:rsid w:val="005D4530"/>
    <w:rsid w:val="005D59E8"/>
    <w:rsid w:val="005D74C8"/>
    <w:rsid w:val="005E135C"/>
    <w:rsid w:val="005E15C9"/>
    <w:rsid w:val="005E19A4"/>
    <w:rsid w:val="005E220D"/>
    <w:rsid w:val="005E31B9"/>
    <w:rsid w:val="005E331E"/>
    <w:rsid w:val="005E5F02"/>
    <w:rsid w:val="005F03CE"/>
    <w:rsid w:val="005F0D12"/>
    <w:rsid w:val="005F0FFB"/>
    <w:rsid w:val="005F18B9"/>
    <w:rsid w:val="005F1917"/>
    <w:rsid w:val="005F2B2F"/>
    <w:rsid w:val="005F4573"/>
    <w:rsid w:val="005F49E0"/>
    <w:rsid w:val="005F569C"/>
    <w:rsid w:val="005F573D"/>
    <w:rsid w:val="005F5881"/>
    <w:rsid w:val="005F60AF"/>
    <w:rsid w:val="005F60C1"/>
    <w:rsid w:val="005F60E0"/>
    <w:rsid w:val="005F79BD"/>
    <w:rsid w:val="005F7AE4"/>
    <w:rsid w:val="005F7C7C"/>
    <w:rsid w:val="005F7E3B"/>
    <w:rsid w:val="00600AF1"/>
    <w:rsid w:val="00601362"/>
    <w:rsid w:val="006026B4"/>
    <w:rsid w:val="00602D3B"/>
    <w:rsid w:val="00603141"/>
    <w:rsid w:val="00604263"/>
    <w:rsid w:val="00604415"/>
    <w:rsid w:val="00604A35"/>
    <w:rsid w:val="00605427"/>
    <w:rsid w:val="006056E9"/>
    <w:rsid w:val="00605F37"/>
    <w:rsid w:val="0060601F"/>
    <w:rsid w:val="006067C1"/>
    <w:rsid w:val="006067F9"/>
    <w:rsid w:val="0061190A"/>
    <w:rsid w:val="006121BD"/>
    <w:rsid w:val="006125FF"/>
    <w:rsid w:val="006139A3"/>
    <w:rsid w:val="0061501B"/>
    <w:rsid w:val="00616091"/>
    <w:rsid w:val="0061648E"/>
    <w:rsid w:val="00617352"/>
    <w:rsid w:val="006175A1"/>
    <w:rsid w:val="006208D8"/>
    <w:rsid w:val="00620ABE"/>
    <w:rsid w:val="00621603"/>
    <w:rsid w:val="00623216"/>
    <w:rsid w:val="006236CD"/>
    <w:rsid w:val="006255A4"/>
    <w:rsid w:val="006265CD"/>
    <w:rsid w:val="006277B7"/>
    <w:rsid w:val="0062793F"/>
    <w:rsid w:val="006310C0"/>
    <w:rsid w:val="00632570"/>
    <w:rsid w:val="00632A02"/>
    <w:rsid w:val="00633C2F"/>
    <w:rsid w:val="00634215"/>
    <w:rsid w:val="00634D1A"/>
    <w:rsid w:val="00635209"/>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2CD"/>
    <w:rsid w:val="006465E8"/>
    <w:rsid w:val="0064680F"/>
    <w:rsid w:val="0064694B"/>
    <w:rsid w:val="00647348"/>
    <w:rsid w:val="00647F5C"/>
    <w:rsid w:val="006507B4"/>
    <w:rsid w:val="00651221"/>
    <w:rsid w:val="00651FD9"/>
    <w:rsid w:val="0065333D"/>
    <w:rsid w:val="00653474"/>
    <w:rsid w:val="00653D19"/>
    <w:rsid w:val="00653FBE"/>
    <w:rsid w:val="00654462"/>
    <w:rsid w:val="0065466A"/>
    <w:rsid w:val="00654B1A"/>
    <w:rsid w:val="00654E88"/>
    <w:rsid w:val="00655EE2"/>
    <w:rsid w:val="00656C66"/>
    <w:rsid w:val="00657049"/>
    <w:rsid w:val="00657249"/>
    <w:rsid w:val="00661886"/>
    <w:rsid w:val="00662457"/>
    <w:rsid w:val="006629BD"/>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774CD"/>
    <w:rsid w:val="0068066D"/>
    <w:rsid w:val="00681E6F"/>
    <w:rsid w:val="006828BB"/>
    <w:rsid w:val="00682F51"/>
    <w:rsid w:val="00684A84"/>
    <w:rsid w:val="00684D2A"/>
    <w:rsid w:val="00684EA1"/>
    <w:rsid w:val="0068531A"/>
    <w:rsid w:val="00686309"/>
    <w:rsid w:val="00686E1D"/>
    <w:rsid w:val="00687CE7"/>
    <w:rsid w:val="00690196"/>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EDF"/>
    <w:rsid w:val="006A3665"/>
    <w:rsid w:val="006A426A"/>
    <w:rsid w:val="006A42CA"/>
    <w:rsid w:val="006A4603"/>
    <w:rsid w:val="006A4B08"/>
    <w:rsid w:val="006A55D2"/>
    <w:rsid w:val="006A5D5E"/>
    <w:rsid w:val="006A6124"/>
    <w:rsid w:val="006A68DF"/>
    <w:rsid w:val="006A6996"/>
    <w:rsid w:val="006A7BB2"/>
    <w:rsid w:val="006B0D68"/>
    <w:rsid w:val="006B0E2E"/>
    <w:rsid w:val="006B19D7"/>
    <w:rsid w:val="006B19E5"/>
    <w:rsid w:val="006B2D93"/>
    <w:rsid w:val="006B31F2"/>
    <w:rsid w:val="006B3D28"/>
    <w:rsid w:val="006B6620"/>
    <w:rsid w:val="006B6A2E"/>
    <w:rsid w:val="006B6D35"/>
    <w:rsid w:val="006B6D5E"/>
    <w:rsid w:val="006B7A26"/>
    <w:rsid w:val="006C0C2B"/>
    <w:rsid w:val="006C0DC8"/>
    <w:rsid w:val="006C14A4"/>
    <w:rsid w:val="006C15F8"/>
    <w:rsid w:val="006C19C9"/>
    <w:rsid w:val="006C20C8"/>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946"/>
    <w:rsid w:val="006D6A5A"/>
    <w:rsid w:val="006D6FEA"/>
    <w:rsid w:val="006D73B6"/>
    <w:rsid w:val="006E039C"/>
    <w:rsid w:val="006E24EC"/>
    <w:rsid w:val="006E35D4"/>
    <w:rsid w:val="006E4549"/>
    <w:rsid w:val="006E62E9"/>
    <w:rsid w:val="006E6649"/>
    <w:rsid w:val="006F043C"/>
    <w:rsid w:val="006F0BA2"/>
    <w:rsid w:val="006F1CA8"/>
    <w:rsid w:val="006F2A3A"/>
    <w:rsid w:val="006F2AD8"/>
    <w:rsid w:val="006F2B0F"/>
    <w:rsid w:val="006F3164"/>
    <w:rsid w:val="006F3914"/>
    <w:rsid w:val="006F39AD"/>
    <w:rsid w:val="006F3A86"/>
    <w:rsid w:val="006F4CB8"/>
    <w:rsid w:val="006F5855"/>
    <w:rsid w:val="006F5A52"/>
    <w:rsid w:val="007002B0"/>
    <w:rsid w:val="00700408"/>
    <w:rsid w:val="00700450"/>
    <w:rsid w:val="007024E5"/>
    <w:rsid w:val="007025E6"/>
    <w:rsid w:val="00702951"/>
    <w:rsid w:val="00702F14"/>
    <w:rsid w:val="00704287"/>
    <w:rsid w:val="00705011"/>
    <w:rsid w:val="007051DF"/>
    <w:rsid w:val="00705608"/>
    <w:rsid w:val="00705B23"/>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4CE"/>
    <w:rsid w:val="007149DA"/>
    <w:rsid w:val="00715DC3"/>
    <w:rsid w:val="00715F59"/>
    <w:rsid w:val="00716A94"/>
    <w:rsid w:val="00717D5B"/>
    <w:rsid w:val="007205AA"/>
    <w:rsid w:val="0072106C"/>
    <w:rsid w:val="00721A55"/>
    <w:rsid w:val="007233E4"/>
    <w:rsid w:val="00723D01"/>
    <w:rsid w:val="0072431B"/>
    <w:rsid w:val="0072433F"/>
    <w:rsid w:val="00725609"/>
    <w:rsid w:val="0072582D"/>
    <w:rsid w:val="0073036F"/>
    <w:rsid w:val="00730884"/>
    <w:rsid w:val="007308D3"/>
    <w:rsid w:val="00731381"/>
    <w:rsid w:val="0073171D"/>
    <w:rsid w:val="00732016"/>
    <w:rsid w:val="00732FE5"/>
    <w:rsid w:val="0073363C"/>
    <w:rsid w:val="0073580D"/>
    <w:rsid w:val="00736302"/>
    <w:rsid w:val="00736360"/>
    <w:rsid w:val="0073660C"/>
    <w:rsid w:val="00736F44"/>
    <w:rsid w:val="0073719B"/>
    <w:rsid w:val="00741F6E"/>
    <w:rsid w:val="0074274A"/>
    <w:rsid w:val="00743B78"/>
    <w:rsid w:val="00745B62"/>
    <w:rsid w:val="0074652D"/>
    <w:rsid w:val="00746C1C"/>
    <w:rsid w:val="00750477"/>
    <w:rsid w:val="00750943"/>
    <w:rsid w:val="007535ED"/>
    <w:rsid w:val="00753A5E"/>
    <w:rsid w:val="00754A29"/>
    <w:rsid w:val="00755A02"/>
    <w:rsid w:val="007562F5"/>
    <w:rsid w:val="0075644F"/>
    <w:rsid w:val="00757188"/>
    <w:rsid w:val="007608D6"/>
    <w:rsid w:val="00760A5C"/>
    <w:rsid w:val="007612C7"/>
    <w:rsid w:val="00762256"/>
    <w:rsid w:val="007630F5"/>
    <w:rsid w:val="00763483"/>
    <w:rsid w:val="007639CA"/>
    <w:rsid w:val="00764066"/>
    <w:rsid w:val="0076433F"/>
    <w:rsid w:val="00764763"/>
    <w:rsid w:val="00764D10"/>
    <w:rsid w:val="00765D62"/>
    <w:rsid w:val="00765FAE"/>
    <w:rsid w:val="007660F8"/>
    <w:rsid w:val="00767B72"/>
    <w:rsid w:val="00767DB5"/>
    <w:rsid w:val="007704C7"/>
    <w:rsid w:val="00771DE5"/>
    <w:rsid w:val="00771E0F"/>
    <w:rsid w:val="00773D2C"/>
    <w:rsid w:val="007743CF"/>
    <w:rsid w:val="00774484"/>
    <w:rsid w:val="00774C5C"/>
    <w:rsid w:val="00774D41"/>
    <w:rsid w:val="007755AC"/>
    <w:rsid w:val="00775A42"/>
    <w:rsid w:val="00776E99"/>
    <w:rsid w:val="00777C00"/>
    <w:rsid w:val="0078067F"/>
    <w:rsid w:val="007807E0"/>
    <w:rsid w:val="00780F37"/>
    <w:rsid w:val="00782030"/>
    <w:rsid w:val="00782E1B"/>
    <w:rsid w:val="007836C1"/>
    <w:rsid w:val="00784439"/>
    <w:rsid w:val="00784D58"/>
    <w:rsid w:val="00785438"/>
    <w:rsid w:val="00786594"/>
    <w:rsid w:val="0079178A"/>
    <w:rsid w:val="00793AD5"/>
    <w:rsid w:val="00793F46"/>
    <w:rsid w:val="0079402E"/>
    <w:rsid w:val="007948F4"/>
    <w:rsid w:val="00794AA0"/>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3F"/>
    <w:rsid w:val="007B1FA8"/>
    <w:rsid w:val="007B46C9"/>
    <w:rsid w:val="007B565B"/>
    <w:rsid w:val="007B5DBC"/>
    <w:rsid w:val="007B738D"/>
    <w:rsid w:val="007B7725"/>
    <w:rsid w:val="007B77BA"/>
    <w:rsid w:val="007B7ACC"/>
    <w:rsid w:val="007C06EE"/>
    <w:rsid w:val="007C0E34"/>
    <w:rsid w:val="007C1274"/>
    <w:rsid w:val="007C16D2"/>
    <w:rsid w:val="007C1C6F"/>
    <w:rsid w:val="007C308D"/>
    <w:rsid w:val="007C5406"/>
    <w:rsid w:val="007C5AFE"/>
    <w:rsid w:val="007C6DF4"/>
    <w:rsid w:val="007C706A"/>
    <w:rsid w:val="007C799F"/>
    <w:rsid w:val="007C79A1"/>
    <w:rsid w:val="007C7D4C"/>
    <w:rsid w:val="007D1813"/>
    <w:rsid w:val="007D1FB5"/>
    <w:rsid w:val="007D2936"/>
    <w:rsid w:val="007D4D6E"/>
    <w:rsid w:val="007D5F67"/>
    <w:rsid w:val="007D673C"/>
    <w:rsid w:val="007D6DC1"/>
    <w:rsid w:val="007D7372"/>
    <w:rsid w:val="007D7D37"/>
    <w:rsid w:val="007E2349"/>
    <w:rsid w:val="007E4A90"/>
    <w:rsid w:val="007E4A9C"/>
    <w:rsid w:val="007E55CB"/>
    <w:rsid w:val="007E6D61"/>
    <w:rsid w:val="007E72DA"/>
    <w:rsid w:val="007E78CD"/>
    <w:rsid w:val="007E7D27"/>
    <w:rsid w:val="007F0700"/>
    <w:rsid w:val="007F13C1"/>
    <w:rsid w:val="007F18F6"/>
    <w:rsid w:val="007F191C"/>
    <w:rsid w:val="007F1A0B"/>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C54"/>
    <w:rsid w:val="00807D4D"/>
    <w:rsid w:val="00807DFE"/>
    <w:rsid w:val="0081010D"/>
    <w:rsid w:val="0081050E"/>
    <w:rsid w:val="00810D76"/>
    <w:rsid w:val="00810E40"/>
    <w:rsid w:val="00811D2B"/>
    <w:rsid w:val="00812978"/>
    <w:rsid w:val="00812AF1"/>
    <w:rsid w:val="008132D1"/>
    <w:rsid w:val="008132FA"/>
    <w:rsid w:val="008134BA"/>
    <w:rsid w:val="00814D9B"/>
    <w:rsid w:val="00815294"/>
    <w:rsid w:val="008153CF"/>
    <w:rsid w:val="0081543B"/>
    <w:rsid w:val="008156BB"/>
    <w:rsid w:val="00815C93"/>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6"/>
    <w:rsid w:val="00827247"/>
    <w:rsid w:val="00830A3B"/>
    <w:rsid w:val="008319AD"/>
    <w:rsid w:val="00832261"/>
    <w:rsid w:val="00832940"/>
    <w:rsid w:val="0083371B"/>
    <w:rsid w:val="008337E4"/>
    <w:rsid w:val="0083425C"/>
    <w:rsid w:val="0083497A"/>
    <w:rsid w:val="00834ED9"/>
    <w:rsid w:val="0083503C"/>
    <w:rsid w:val="008353FD"/>
    <w:rsid w:val="00835502"/>
    <w:rsid w:val="0083610B"/>
    <w:rsid w:val="008365BA"/>
    <w:rsid w:val="00836BCB"/>
    <w:rsid w:val="008374CE"/>
    <w:rsid w:val="00837D0B"/>
    <w:rsid w:val="00837E72"/>
    <w:rsid w:val="0084063D"/>
    <w:rsid w:val="00840830"/>
    <w:rsid w:val="00841086"/>
    <w:rsid w:val="00841EAF"/>
    <w:rsid w:val="00841F89"/>
    <w:rsid w:val="00842CA9"/>
    <w:rsid w:val="00842DF6"/>
    <w:rsid w:val="00843584"/>
    <w:rsid w:val="00844A5C"/>
    <w:rsid w:val="00844FEA"/>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49CF"/>
    <w:rsid w:val="00865292"/>
    <w:rsid w:val="00865944"/>
    <w:rsid w:val="00865E47"/>
    <w:rsid w:val="0086613F"/>
    <w:rsid w:val="00866587"/>
    <w:rsid w:val="0086734A"/>
    <w:rsid w:val="00867C7A"/>
    <w:rsid w:val="0087028D"/>
    <w:rsid w:val="0087034A"/>
    <w:rsid w:val="00870B87"/>
    <w:rsid w:val="00872425"/>
    <w:rsid w:val="00872438"/>
    <w:rsid w:val="00873881"/>
    <w:rsid w:val="00873A2C"/>
    <w:rsid w:val="00874A01"/>
    <w:rsid w:val="00874D62"/>
    <w:rsid w:val="008752EC"/>
    <w:rsid w:val="008764AF"/>
    <w:rsid w:val="00876F46"/>
    <w:rsid w:val="008777F6"/>
    <w:rsid w:val="00880670"/>
    <w:rsid w:val="00880A28"/>
    <w:rsid w:val="008823B9"/>
    <w:rsid w:val="008841AF"/>
    <w:rsid w:val="00884304"/>
    <w:rsid w:val="00884827"/>
    <w:rsid w:val="00885AB7"/>
    <w:rsid w:val="00886BD9"/>
    <w:rsid w:val="00887059"/>
    <w:rsid w:val="00891FE6"/>
    <w:rsid w:val="00892B00"/>
    <w:rsid w:val="00892B5B"/>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86"/>
    <w:rsid w:val="008A6407"/>
    <w:rsid w:val="008A683E"/>
    <w:rsid w:val="008A68AA"/>
    <w:rsid w:val="008A6F1B"/>
    <w:rsid w:val="008A6F9A"/>
    <w:rsid w:val="008A7439"/>
    <w:rsid w:val="008B0471"/>
    <w:rsid w:val="008B06C2"/>
    <w:rsid w:val="008B0A90"/>
    <w:rsid w:val="008B33E1"/>
    <w:rsid w:val="008B3F0E"/>
    <w:rsid w:val="008B4347"/>
    <w:rsid w:val="008B445A"/>
    <w:rsid w:val="008B4DBD"/>
    <w:rsid w:val="008B5685"/>
    <w:rsid w:val="008B688E"/>
    <w:rsid w:val="008B6F00"/>
    <w:rsid w:val="008C1315"/>
    <w:rsid w:val="008C1638"/>
    <w:rsid w:val="008C1C71"/>
    <w:rsid w:val="008C33E4"/>
    <w:rsid w:val="008C42F3"/>
    <w:rsid w:val="008C453E"/>
    <w:rsid w:val="008C51FD"/>
    <w:rsid w:val="008C61EA"/>
    <w:rsid w:val="008C67F4"/>
    <w:rsid w:val="008D03E5"/>
    <w:rsid w:val="008D0795"/>
    <w:rsid w:val="008D18B9"/>
    <w:rsid w:val="008D1C35"/>
    <w:rsid w:val="008D2DCA"/>
    <w:rsid w:val="008D30F0"/>
    <w:rsid w:val="008D333A"/>
    <w:rsid w:val="008D3C44"/>
    <w:rsid w:val="008D4E78"/>
    <w:rsid w:val="008D52DD"/>
    <w:rsid w:val="008D58D0"/>
    <w:rsid w:val="008D6863"/>
    <w:rsid w:val="008D71B2"/>
    <w:rsid w:val="008D71CC"/>
    <w:rsid w:val="008D7235"/>
    <w:rsid w:val="008D7B9E"/>
    <w:rsid w:val="008E0DFC"/>
    <w:rsid w:val="008E0FD5"/>
    <w:rsid w:val="008E1634"/>
    <w:rsid w:val="008E1988"/>
    <w:rsid w:val="008E1A65"/>
    <w:rsid w:val="008E22CF"/>
    <w:rsid w:val="008E24CB"/>
    <w:rsid w:val="008E3062"/>
    <w:rsid w:val="008E3382"/>
    <w:rsid w:val="008E45A8"/>
    <w:rsid w:val="008E4B9F"/>
    <w:rsid w:val="008E5474"/>
    <w:rsid w:val="008E5EF2"/>
    <w:rsid w:val="008E63A0"/>
    <w:rsid w:val="008E671D"/>
    <w:rsid w:val="008E6F1C"/>
    <w:rsid w:val="008E779F"/>
    <w:rsid w:val="008E7CC7"/>
    <w:rsid w:val="008E7F6F"/>
    <w:rsid w:val="008F0921"/>
    <w:rsid w:val="008F0AB7"/>
    <w:rsid w:val="008F1E4D"/>
    <w:rsid w:val="008F228D"/>
    <w:rsid w:val="008F2AFD"/>
    <w:rsid w:val="008F386A"/>
    <w:rsid w:val="008F400E"/>
    <w:rsid w:val="008F4F5B"/>
    <w:rsid w:val="008F6104"/>
    <w:rsid w:val="008F6F3A"/>
    <w:rsid w:val="008F78EE"/>
    <w:rsid w:val="008F7DDB"/>
    <w:rsid w:val="00900453"/>
    <w:rsid w:val="00900B79"/>
    <w:rsid w:val="0090106E"/>
    <w:rsid w:val="009017E2"/>
    <w:rsid w:val="00901D65"/>
    <w:rsid w:val="009027B2"/>
    <w:rsid w:val="0090296A"/>
    <w:rsid w:val="00902AF1"/>
    <w:rsid w:val="00904B0D"/>
    <w:rsid w:val="009056F5"/>
    <w:rsid w:val="00906BEB"/>
    <w:rsid w:val="00910BDE"/>
    <w:rsid w:val="009119A3"/>
    <w:rsid w:val="00911C55"/>
    <w:rsid w:val="009130B4"/>
    <w:rsid w:val="0091420C"/>
    <w:rsid w:val="0091522C"/>
    <w:rsid w:val="009159B1"/>
    <w:rsid w:val="00915CD7"/>
    <w:rsid w:val="00916B93"/>
    <w:rsid w:val="0092191B"/>
    <w:rsid w:val="00922120"/>
    <w:rsid w:val="009239A6"/>
    <w:rsid w:val="00923DF4"/>
    <w:rsid w:val="0092446E"/>
    <w:rsid w:val="00925CA0"/>
    <w:rsid w:val="00925DAC"/>
    <w:rsid w:val="009266B9"/>
    <w:rsid w:val="00930D80"/>
    <w:rsid w:val="0093209B"/>
    <w:rsid w:val="00932EF4"/>
    <w:rsid w:val="00933CCA"/>
    <w:rsid w:val="00934B42"/>
    <w:rsid w:val="00936231"/>
    <w:rsid w:val="00936825"/>
    <w:rsid w:val="00936C52"/>
    <w:rsid w:val="00937AAF"/>
    <w:rsid w:val="009408BD"/>
    <w:rsid w:val="00940FE7"/>
    <w:rsid w:val="009422D5"/>
    <w:rsid w:val="0094242D"/>
    <w:rsid w:val="009442D4"/>
    <w:rsid w:val="00945168"/>
    <w:rsid w:val="009452BE"/>
    <w:rsid w:val="009457D7"/>
    <w:rsid w:val="00945B71"/>
    <w:rsid w:val="00945BC5"/>
    <w:rsid w:val="009460AD"/>
    <w:rsid w:val="009462C5"/>
    <w:rsid w:val="00946957"/>
    <w:rsid w:val="009475D4"/>
    <w:rsid w:val="009501F7"/>
    <w:rsid w:val="00950491"/>
    <w:rsid w:val="009507CA"/>
    <w:rsid w:val="009509A8"/>
    <w:rsid w:val="00950B88"/>
    <w:rsid w:val="00952B63"/>
    <w:rsid w:val="0095435C"/>
    <w:rsid w:val="009547CD"/>
    <w:rsid w:val="009555F6"/>
    <w:rsid w:val="0095570E"/>
    <w:rsid w:val="0095597A"/>
    <w:rsid w:val="00957784"/>
    <w:rsid w:val="00960457"/>
    <w:rsid w:val="0096204F"/>
    <w:rsid w:val="00962F28"/>
    <w:rsid w:val="00963268"/>
    <w:rsid w:val="00964A63"/>
    <w:rsid w:val="00964F94"/>
    <w:rsid w:val="00966E9E"/>
    <w:rsid w:val="009674D3"/>
    <w:rsid w:val="0096757D"/>
    <w:rsid w:val="00970650"/>
    <w:rsid w:val="00970E27"/>
    <w:rsid w:val="00970F2D"/>
    <w:rsid w:val="009715DD"/>
    <w:rsid w:val="0097174D"/>
    <w:rsid w:val="009735F1"/>
    <w:rsid w:val="00974041"/>
    <w:rsid w:val="00976198"/>
    <w:rsid w:val="0097673D"/>
    <w:rsid w:val="00976E43"/>
    <w:rsid w:val="00976F6A"/>
    <w:rsid w:val="00977493"/>
    <w:rsid w:val="00977607"/>
    <w:rsid w:val="0098075C"/>
    <w:rsid w:val="00980EDB"/>
    <w:rsid w:val="00981480"/>
    <w:rsid w:val="00982A0A"/>
    <w:rsid w:val="00983D13"/>
    <w:rsid w:val="0098402A"/>
    <w:rsid w:val="0098402B"/>
    <w:rsid w:val="009841C7"/>
    <w:rsid w:val="00986D63"/>
    <w:rsid w:val="00987906"/>
    <w:rsid w:val="009910D8"/>
    <w:rsid w:val="0099210D"/>
    <w:rsid w:val="009925AC"/>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22"/>
    <w:rsid w:val="009A5C6C"/>
    <w:rsid w:val="009A6544"/>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238"/>
    <w:rsid w:val="009C04F7"/>
    <w:rsid w:val="009C10BD"/>
    <w:rsid w:val="009C2537"/>
    <w:rsid w:val="009C2E6A"/>
    <w:rsid w:val="009C2F09"/>
    <w:rsid w:val="009C356A"/>
    <w:rsid w:val="009C5008"/>
    <w:rsid w:val="009C6AA0"/>
    <w:rsid w:val="009C6DAC"/>
    <w:rsid w:val="009D0DC8"/>
    <w:rsid w:val="009D1A46"/>
    <w:rsid w:val="009D1AEA"/>
    <w:rsid w:val="009D1CA2"/>
    <w:rsid w:val="009D235A"/>
    <w:rsid w:val="009D35D4"/>
    <w:rsid w:val="009D3658"/>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D20"/>
    <w:rsid w:val="009E59E0"/>
    <w:rsid w:val="009E61A8"/>
    <w:rsid w:val="009E7E9B"/>
    <w:rsid w:val="009E7F28"/>
    <w:rsid w:val="009E7FD2"/>
    <w:rsid w:val="009F0932"/>
    <w:rsid w:val="009F13E9"/>
    <w:rsid w:val="009F192B"/>
    <w:rsid w:val="009F3EA3"/>
    <w:rsid w:val="009F54C5"/>
    <w:rsid w:val="009F58B5"/>
    <w:rsid w:val="009F5919"/>
    <w:rsid w:val="009F6305"/>
    <w:rsid w:val="009F6E75"/>
    <w:rsid w:val="009F704C"/>
    <w:rsid w:val="00A006BE"/>
    <w:rsid w:val="00A017D8"/>
    <w:rsid w:val="00A020E5"/>
    <w:rsid w:val="00A02E1B"/>
    <w:rsid w:val="00A03452"/>
    <w:rsid w:val="00A04DC4"/>
    <w:rsid w:val="00A04ED0"/>
    <w:rsid w:val="00A06811"/>
    <w:rsid w:val="00A07350"/>
    <w:rsid w:val="00A074C0"/>
    <w:rsid w:val="00A07CF5"/>
    <w:rsid w:val="00A11142"/>
    <w:rsid w:val="00A114AC"/>
    <w:rsid w:val="00A1288D"/>
    <w:rsid w:val="00A12BF7"/>
    <w:rsid w:val="00A13B07"/>
    <w:rsid w:val="00A14134"/>
    <w:rsid w:val="00A14C7F"/>
    <w:rsid w:val="00A15FD6"/>
    <w:rsid w:val="00A17592"/>
    <w:rsid w:val="00A179C9"/>
    <w:rsid w:val="00A17D3D"/>
    <w:rsid w:val="00A2083E"/>
    <w:rsid w:val="00A22281"/>
    <w:rsid w:val="00A22AD0"/>
    <w:rsid w:val="00A23494"/>
    <w:rsid w:val="00A234EE"/>
    <w:rsid w:val="00A24C46"/>
    <w:rsid w:val="00A267C9"/>
    <w:rsid w:val="00A26F2E"/>
    <w:rsid w:val="00A27C14"/>
    <w:rsid w:val="00A307A2"/>
    <w:rsid w:val="00A30A5A"/>
    <w:rsid w:val="00A310FE"/>
    <w:rsid w:val="00A31266"/>
    <w:rsid w:val="00A322B0"/>
    <w:rsid w:val="00A33677"/>
    <w:rsid w:val="00A33E4F"/>
    <w:rsid w:val="00A342A8"/>
    <w:rsid w:val="00A345C1"/>
    <w:rsid w:val="00A3472A"/>
    <w:rsid w:val="00A34738"/>
    <w:rsid w:val="00A353A2"/>
    <w:rsid w:val="00A35716"/>
    <w:rsid w:val="00A3580F"/>
    <w:rsid w:val="00A3596D"/>
    <w:rsid w:val="00A3644C"/>
    <w:rsid w:val="00A375D1"/>
    <w:rsid w:val="00A42254"/>
    <w:rsid w:val="00A42E27"/>
    <w:rsid w:val="00A44CE3"/>
    <w:rsid w:val="00A44F62"/>
    <w:rsid w:val="00A450A8"/>
    <w:rsid w:val="00A45444"/>
    <w:rsid w:val="00A45BBE"/>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60DF"/>
    <w:rsid w:val="00A56EBA"/>
    <w:rsid w:val="00A57067"/>
    <w:rsid w:val="00A5794E"/>
    <w:rsid w:val="00A57B2B"/>
    <w:rsid w:val="00A61581"/>
    <w:rsid w:val="00A6199A"/>
    <w:rsid w:val="00A646E1"/>
    <w:rsid w:val="00A64D0C"/>
    <w:rsid w:val="00A64EBD"/>
    <w:rsid w:val="00A65D58"/>
    <w:rsid w:val="00A67894"/>
    <w:rsid w:val="00A716D1"/>
    <w:rsid w:val="00A7173D"/>
    <w:rsid w:val="00A71D7E"/>
    <w:rsid w:val="00A72024"/>
    <w:rsid w:val="00A74BCA"/>
    <w:rsid w:val="00A75F43"/>
    <w:rsid w:val="00A76FDF"/>
    <w:rsid w:val="00A77872"/>
    <w:rsid w:val="00A778BB"/>
    <w:rsid w:val="00A8087D"/>
    <w:rsid w:val="00A82266"/>
    <w:rsid w:val="00A828D7"/>
    <w:rsid w:val="00A82B4F"/>
    <w:rsid w:val="00A82E78"/>
    <w:rsid w:val="00A8363E"/>
    <w:rsid w:val="00A85228"/>
    <w:rsid w:val="00A87D09"/>
    <w:rsid w:val="00A90499"/>
    <w:rsid w:val="00A90873"/>
    <w:rsid w:val="00A91799"/>
    <w:rsid w:val="00A921F9"/>
    <w:rsid w:val="00A940C8"/>
    <w:rsid w:val="00A9441F"/>
    <w:rsid w:val="00A95D88"/>
    <w:rsid w:val="00A968BF"/>
    <w:rsid w:val="00A9751F"/>
    <w:rsid w:val="00AA114B"/>
    <w:rsid w:val="00AA17FE"/>
    <w:rsid w:val="00AA210A"/>
    <w:rsid w:val="00AA2965"/>
    <w:rsid w:val="00AA3361"/>
    <w:rsid w:val="00AA39FA"/>
    <w:rsid w:val="00AA453A"/>
    <w:rsid w:val="00AA47CD"/>
    <w:rsid w:val="00AA5418"/>
    <w:rsid w:val="00AA5785"/>
    <w:rsid w:val="00AA6DF4"/>
    <w:rsid w:val="00AA7A8B"/>
    <w:rsid w:val="00AB0A34"/>
    <w:rsid w:val="00AB0E53"/>
    <w:rsid w:val="00AB1D5C"/>
    <w:rsid w:val="00AB2058"/>
    <w:rsid w:val="00AB21A1"/>
    <w:rsid w:val="00AB2456"/>
    <w:rsid w:val="00AB36BF"/>
    <w:rsid w:val="00AB5AE8"/>
    <w:rsid w:val="00AB6383"/>
    <w:rsid w:val="00AB7C3A"/>
    <w:rsid w:val="00AC205D"/>
    <w:rsid w:val="00AC2235"/>
    <w:rsid w:val="00AC2D9C"/>
    <w:rsid w:val="00AC6269"/>
    <w:rsid w:val="00AC7DD5"/>
    <w:rsid w:val="00AC7ECB"/>
    <w:rsid w:val="00AC7FAB"/>
    <w:rsid w:val="00AD032E"/>
    <w:rsid w:val="00AD1230"/>
    <w:rsid w:val="00AD171B"/>
    <w:rsid w:val="00AD2575"/>
    <w:rsid w:val="00AD2B72"/>
    <w:rsid w:val="00AD3B38"/>
    <w:rsid w:val="00AD4DCC"/>
    <w:rsid w:val="00AD58CE"/>
    <w:rsid w:val="00AD644F"/>
    <w:rsid w:val="00AD6510"/>
    <w:rsid w:val="00AD6B4B"/>
    <w:rsid w:val="00AD7177"/>
    <w:rsid w:val="00AD7292"/>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7A6"/>
    <w:rsid w:val="00AF3C81"/>
    <w:rsid w:val="00AF3EA1"/>
    <w:rsid w:val="00AF40D3"/>
    <w:rsid w:val="00AF4189"/>
    <w:rsid w:val="00AF45E8"/>
    <w:rsid w:val="00AF591A"/>
    <w:rsid w:val="00AF63C1"/>
    <w:rsid w:val="00AF6673"/>
    <w:rsid w:val="00AF672D"/>
    <w:rsid w:val="00AF6FD1"/>
    <w:rsid w:val="00AF7AFF"/>
    <w:rsid w:val="00B0036C"/>
    <w:rsid w:val="00B009D1"/>
    <w:rsid w:val="00B00A94"/>
    <w:rsid w:val="00B01E6A"/>
    <w:rsid w:val="00B02A29"/>
    <w:rsid w:val="00B02DD4"/>
    <w:rsid w:val="00B0394F"/>
    <w:rsid w:val="00B0446E"/>
    <w:rsid w:val="00B053CB"/>
    <w:rsid w:val="00B067E6"/>
    <w:rsid w:val="00B07EC3"/>
    <w:rsid w:val="00B11BD2"/>
    <w:rsid w:val="00B12052"/>
    <w:rsid w:val="00B12AFB"/>
    <w:rsid w:val="00B12B6D"/>
    <w:rsid w:val="00B1341B"/>
    <w:rsid w:val="00B137C0"/>
    <w:rsid w:val="00B1381E"/>
    <w:rsid w:val="00B13B38"/>
    <w:rsid w:val="00B13C22"/>
    <w:rsid w:val="00B14A5F"/>
    <w:rsid w:val="00B152CB"/>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31CD"/>
    <w:rsid w:val="00B33235"/>
    <w:rsid w:val="00B332AF"/>
    <w:rsid w:val="00B33426"/>
    <w:rsid w:val="00B33FA9"/>
    <w:rsid w:val="00B34B13"/>
    <w:rsid w:val="00B35722"/>
    <w:rsid w:val="00B357CB"/>
    <w:rsid w:val="00B35FF5"/>
    <w:rsid w:val="00B36D68"/>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4F53"/>
    <w:rsid w:val="00B6526E"/>
    <w:rsid w:val="00B67ACF"/>
    <w:rsid w:val="00B67B46"/>
    <w:rsid w:val="00B67D80"/>
    <w:rsid w:val="00B7025C"/>
    <w:rsid w:val="00B70AC8"/>
    <w:rsid w:val="00B718C1"/>
    <w:rsid w:val="00B71D27"/>
    <w:rsid w:val="00B72F5A"/>
    <w:rsid w:val="00B730A8"/>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0C4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2E13"/>
    <w:rsid w:val="00BB3048"/>
    <w:rsid w:val="00BB3071"/>
    <w:rsid w:val="00BB3353"/>
    <w:rsid w:val="00BB3791"/>
    <w:rsid w:val="00BB55C1"/>
    <w:rsid w:val="00BB5EDE"/>
    <w:rsid w:val="00BB6BE6"/>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24C1"/>
    <w:rsid w:val="00BD4895"/>
    <w:rsid w:val="00BD4B4C"/>
    <w:rsid w:val="00BD5C4F"/>
    <w:rsid w:val="00BD5EE2"/>
    <w:rsid w:val="00BD6E12"/>
    <w:rsid w:val="00BD72CC"/>
    <w:rsid w:val="00BD7A0C"/>
    <w:rsid w:val="00BD7BCB"/>
    <w:rsid w:val="00BE042E"/>
    <w:rsid w:val="00BE0660"/>
    <w:rsid w:val="00BE18DF"/>
    <w:rsid w:val="00BE1C44"/>
    <w:rsid w:val="00BE2326"/>
    <w:rsid w:val="00BE374A"/>
    <w:rsid w:val="00BE3A41"/>
    <w:rsid w:val="00BE42FC"/>
    <w:rsid w:val="00BE5001"/>
    <w:rsid w:val="00BE7107"/>
    <w:rsid w:val="00BE72F2"/>
    <w:rsid w:val="00BE79AD"/>
    <w:rsid w:val="00BE7B31"/>
    <w:rsid w:val="00BE7B44"/>
    <w:rsid w:val="00BE7C13"/>
    <w:rsid w:val="00BE7DDB"/>
    <w:rsid w:val="00BF0B3F"/>
    <w:rsid w:val="00BF297C"/>
    <w:rsid w:val="00BF37B7"/>
    <w:rsid w:val="00BF546E"/>
    <w:rsid w:val="00BF54E8"/>
    <w:rsid w:val="00BF6C46"/>
    <w:rsid w:val="00BF7EB4"/>
    <w:rsid w:val="00C0105A"/>
    <w:rsid w:val="00C01215"/>
    <w:rsid w:val="00C02BF1"/>
    <w:rsid w:val="00C036E3"/>
    <w:rsid w:val="00C04B22"/>
    <w:rsid w:val="00C04D03"/>
    <w:rsid w:val="00C064A9"/>
    <w:rsid w:val="00C06955"/>
    <w:rsid w:val="00C06E13"/>
    <w:rsid w:val="00C072BC"/>
    <w:rsid w:val="00C07B05"/>
    <w:rsid w:val="00C10BD2"/>
    <w:rsid w:val="00C116AB"/>
    <w:rsid w:val="00C11B97"/>
    <w:rsid w:val="00C1212C"/>
    <w:rsid w:val="00C12BA4"/>
    <w:rsid w:val="00C1730E"/>
    <w:rsid w:val="00C225E6"/>
    <w:rsid w:val="00C250BB"/>
    <w:rsid w:val="00C26903"/>
    <w:rsid w:val="00C2694A"/>
    <w:rsid w:val="00C2751C"/>
    <w:rsid w:val="00C27DBB"/>
    <w:rsid w:val="00C3047A"/>
    <w:rsid w:val="00C30EFE"/>
    <w:rsid w:val="00C32B1C"/>
    <w:rsid w:val="00C32B62"/>
    <w:rsid w:val="00C35419"/>
    <w:rsid w:val="00C360F0"/>
    <w:rsid w:val="00C36279"/>
    <w:rsid w:val="00C3715D"/>
    <w:rsid w:val="00C4040C"/>
    <w:rsid w:val="00C40608"/>
    <w:rsid w:val="00C408A8"/>
    <w:rsid w:val="00C415F8"/>
    <w:rsid w:val="00C41696"/>
    <w:rsid w:val="00C41A61"/>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5415"/>
    <w:rsid w:val="00C75D02"/>
    <w:rsid w:val="00C76435"/>
    <w:rsid w:val="00C767AE"/>
    <w:rsid w:val="00C77223"/>
    <w:rsid w:val="00C77445"/>
    <w:rsid w:val="00C77A61"/>
    <w:rsid w:val="00C80AE1"/>
    <w:rsid w:val="00C8158D"/>
    <w:rsid w:val="00C81CF0"/>
    <w:rsid w:val="00C82125"/>
    <w:rsid w:val="00C82EE4"/>
    <w:rsid w:val="00C82F98"/>
    <w:rsid w:val="00C8341E"/>
    <w:rsid w:val="00C83A82"/>
    <w:rsid w:val="00C85460"/>
    <w:rsid w:val="00C85C59"/>
    <w:rsid w:val="00C8707C"/>
    <w:rsid w:val="00C87747"/>
    <w:rsid w:val="00C877D5"/>
    <w:rsid w:val="00C9106C"/>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3AC0"/>
    <w:rsid w:val="00CA485B"/>
    <w:rsid w:val="00CA4E84"/>
    <w:rsid w:val="00CA5BE6"/>
    <w:rsid w:val="00CA688A"/>
    <w:rsid w:val="00CA7709"/>
    <w:rsid w:val="00CB0067"/>
    <w:rsid w:val="00CB06B0"/>
    <w:rsid w:val="00CB28CA"/>
    <w:rsid w:val="00CB2EE3"/>
    <w:rsid w:val="00CB3833"/>
    <w:rsid w:val="00CB6BFA"/>
    <w:rsid w:val="00CB7719"/>
    <w:rsid w:val="00CC00F5"/>
    <w:rsid w:val="00CC0323"/>
    <w:rsid w:val="00CC1042"/>
    <w:rsid w:val="00CC1818"/>
    <w:rsid w:val="00CC1848"/>
    <w:rsid w:val="00CC1A42"/>
    <w:rsid w:val="00CC2706"/>
    <w:rsid w:val="00CC3BF9"/>
    <w:rsid w:val="00CC4049"/>
    <w:rsid w:val="00CC43D5"/>
    <w:rsid w:val="00CC44C1"/>
    <w:rsid w:val="00CC4536"/>
    <w:rsid w:val="00CC531D"/>
    <w:rsid w:val="00CC5DCB"/>
    <w:rsid w:val="00CC6B4A"/>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B25"/>
    <w:rsid w:val="00CE206A"/>
    <w:rsid w:val="00CE21A6"/>
    <w:rsid w:val="00CE335D"/>
    <w:rsid w:val="00CE6847"/>
    <w:rsid w:val="00CE6B86"/>
    <w:rsid w:val="00CF00DE"/>
    <w:rsid w:val="00CF1356"/>
    <w:rsid w:val="00CF189F"/>
    <w:rsid w:val="00CF1908"/>
    <w:rsid w:val="00CF20C9"/>
    <w:rsid w:val="00CF30BA"/>
    <w:rsid w:val="00CF3E76"/>
    <w:rsid w:val="00CF4218"/>
    <w:rsid w:val="00CF50C3"/>
    <w:rsid w:val="00CF5615"/>
    <w:rsid w:val="00CF68A0"/>
    <w:rsid w:val="00CF6AF3"/>
    <w:rsid w:val="00CF6CA1"/>
    <w:rsid w:val="00D000A4"/>
    <w:rsid w:val="00D0020C"/>
    <w:rsid w:val="00D00BA8"/>
    <w:rsid w:val="00D01E0F"/>
    <w:rsid w:val="00D02C8F"/>
    <w:rsid w:val="00D031FB"/>
    <w:rsid w:val="00D03561"/>
    <w:rsid w:val="00D035E6"/>
    <w:rsid w:val="00D037B7"/>
    <w:rsid w:val="00D04776"/>
    <w:rsid w:val="00D05776"/>
    <w:rsid w:val="00D05C06"/>
    <w:rsid w:val="00D063E4"/>
    <w:rsid w:val="00D06B5A"/>
    <w:rsid w:val="00D06BF4"/>
    <w:rsid w:val="00D06C06"/>
    <w:rsid w:val="00D0764A"/>
    <w:rsid w:val="00D10637"/>
    <w:rsid w:val="00D1137D"/>
    <w:rsid w:val="00D117B3"/>
    <w:rsid w:val="00D11ACC"/>
    <w:rsid w:val="00D12783"/>
    <w:rsid w:val="00D12E55"/>
    <w:rsid w:val="00D13862"/>
    <w:rsid w:val="00D13B49"/>
    <w:rsid w:val="00D13C71"/>
    <w:rsid w:val="00D14040"/>
    <w:rsid w:val="00D14828"/>
    <w:rsid w:val="00D15B52"/>
    <w:rsid w:val="00D15E8C"/>
    <w:rsid w:val="00D164D4"/>
    <w:rsid w:val="00D16AFF"/>
    <w:rsid w:val="00D16E1A"/>
    <w:rsid w:val="00D173C1"/>
    <w:rsid w:val="00D1761D"/>
    <w:rsid w:val="00D17FCB"/>
    <w:rsid w:val="00D2022F"/>
    <w:rsid w:val="00D216E9"/>
    <w:rsid w:val="00D22196"/>
    <w:rsid w:val="00D22285"/>
    <w:rsid w:val="00D22297"/>
    <w:rsid w:val="00D23656"/>
    <w:rsid w:val="00D23BC6"/>
    <w:rsid w:val="00D2425F"/>
    <w:rsid w:val="00D24377"/>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3E24"/>
    <w:rsid w:val="00D43F6A"/>
    <w:rsid w:val="00D44AB5"/>
    <w:rsid w:val="00D44B1E"/>
    <w:rsid w:val="00D44BB7"/>
    <w:rsid w:val="00D44C27"/>
    <w:rsid w:val="00D44DFC"/>
    <w:rsid w:val="00D46CCB"/>
    <w:rsid w:val="00D50517"/>
    <w:rsid w:val="00D51B17"/>
    <w:rsid w:val="00D51E2F"/>
    <w:rsid w:val="00D51F0E"/>
    <w:rsid w:val="00D51F88"/>
    <w:rsid w:val="00D52ADA"/>
    <w:rsid w:val="00D52E5F"/>
    <w:rsid w:val="00D530A1"/>
    <w:rsid w:val="00D5350F"/>
    <w:rsid w:val="00D55EED"/>
    <w:rsid w:val="00D56403"/>
    <w:rsid w:val="00D566C2"/>
    <w:rsid w:val="00D6081B"/>
    <w:rsid w:val="00D609FB"/>
    <w:rsid w:val="00D6118F"/>
    <w:rsid w:val="00D61D4D"/>
    <w:rsid w:val="00D62239"/>
    <w:rsid w:val="00D637B0"/>
    <w:rsid w:val="00D639A3"/>
    <w:rsid w:val="00D6426B"/>
    <w:rsid w:val="00D65AB1"/>
    <w:rsid w:val="00D65C79"/>
    <w:rsid w:val="00D67CEB"/>
    <w:rsid w:val="00D70233"/>
    <w:rsid w:val="00D70A12"/>
    <w:rsid w:val="00D7233A"/>
    <w:rsid w:val="00D72F4D"/>
    <w:rsid w:val="00D72FFC"/>
    <w:rsid w:val="00D735C3"/>
    <w:rsid w:val="00D7395A"/>
    <w:rsid w:val="00D76A9A"/>
    <w:rsid w:val="00D77DB7"/>
    <w:rsid w:val="00D81A2B"/>
    <w:rsid w:val="00D828AF"/>
    <w:rsid w:val="00D839BD"/>
    <w:rsid w:val="00D84959"/>
    <w:rsid w:val="00D84CB6"/>
    <w:rsid w:val="00D854A0"/>
    <w:rsid w:val="00D874F0"/>
    <w:rsid w:val="00D87EED"/>
    <w:rsid w:val="00D90939"/>
    <w:rsid w:val="00D91165"/>
    <w:rsid w:val="00D9131F"/>
    <w:rsid w:val="00D91644"/>
    <w:rsid w:val="00D9172D"/>
    <w:rsid w:val="00D924AA"/>
    <w:rsid w:val="00D9295F"/>
    <w:rsid w:val="00D946BB"/>
    <w:rsid w:val="00D96013"/>
    <w:rsid w:val="00D96D52"/>
    <w:rsid w:val="00D96E40"/>
    <w:rsid w:val="00D96E88"/>
    <w:rsid w:val="00DA0F54"/>
    <w:rsid w:val="00DA4B03"/>
    <w:rsid w:val="00DA4CA8"/>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4E25"/>
    <w:rsid w:val="00DB5CEC"/>
    <w:rsid w:val="00DB7E22"/>
    <w:rsid w:val="00DC051C"/>
    <w:rsid w:val="00DC05ED"/>
    <w:rsid w:val="00DC0A04"/>
    <w:rsid w:val="00DC0AFC"/>
    <w:rsid w:val="00DC1038"/>
    <w:rsid w:val="00DC17CC"/>
    <w:rsid w:val="00DC181B"/>
    <w:rsid w:val="00DC3399"/>
    <w:rsid w:val="00DC37FC"/>
    <w:rsid w:val="00DC385A"/>
    <w:rsid w:val="00DC49DA"/>
    <w:rsid w:val="00DC4B68"/>
    <w:rsid w:val="00DC51DE"/>
    <w:rsid w:val="00DC5DF8"/>
    <w:rsid w:val="00DC6978"/>
    <w:rsid w:val="00DC7F3D"/>
    <w:rsid w:val="00DD0559"/>
    <w:rsid w:val="00DD0DE4"/>
    <w:rsid w:val="00DD12B0"/>
    <w:rsid w:val="00DD2348"/>
    <w:rsid w:val="00DD3BC6"/>
    <w:rsid w:val="00DD3BEB"/>
    <w:rsid w:val="00DD467D"/>
    <w:rsid w:val="00DD4716"/>
    <w:rsid w:val="00DD50DA"/>
    <w:rsid w:val="00DD57EC"/>
    <w:rsid w:val="00DD5CB7"/>
    <w:rsid w:val="00DD6143"/>
    <w:rsid w:val="00DD62FC"/>
    <w:rsid w:val="00DD67B3"/>
    <w:rsid w:val="00DD7030"/>
    <w:rsid w:val="00DD70C7"/>
    <w:rsid w:val="00DD7307"/>
    <w:rsid w:val="00DD7CD4"/>
    <w:rsid w:val="00DE02E0"/>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226"/>
    <w:rsid w:val="00DF0EE1"/>
    <w:rsid w:val="00DF1F56"/>
    <w:rsid w:val="00DF2439"/>
    <w:rsid w:val="00DF36D0"/>
    <w:rsid w:val="00DF3A9D"/>
    <w:rsid w:val="00DF3B47"/>
    <w:rsid w:val="00DF3C94"/>
    <w:rsid w:val="00DF4D79"/>
    <w:rsid w:val="00DF5A70"/>
    <w:rsid w:val="00DF6007"/>
    <w:rsid w:val="00DF742C"/>
    <w:rsid w:val="00DF7C36"/>
    <w:rsid w:val="00E00A67"/>
    <w:rsid w:val="00E0137F"/>
    <w:rsid w:val="00E013BB"/>
    <w:rsid w:val="00E0149B"/>
    <w:rsid w:val="00E01AE6"/>
    <w:rsid w:val="00E027D7"/>
    <w:rsid w:val="00E0320F"/>
    <w:rsid w:val="00E04EBE"/>
    <w:rsid w:val="00E07D97"/>
    <w:rsid w:val="00E07FF6"/>
    <w:rsid w:val="00E103F8"/>
    <w:rsid w:val="00E10680"/>
    <w:rsid w:val="00E10AA8"/>
    <w:rsid w:val="00E1186D"/>
    <w:rsid w:val="00E125D6"/>
    <w:rsid w:val="00E129BB"/>
    <w:rsid w:val="00E12A1A"/>
    <w:rsid w:val="00E1361B"/>
    <w:rsid w:val="00E13F42"/>
    <w:rsid w:val="00E14302"/>
    <w:rsid w:val="00E16405"/>
    <w:rsid w:val="00E170D5"/>
    <w:rsid w:val="00E17461"/>
    <w:rsid w:val="00E178D8"/>
    <w:rsid w:val="00E20A49"/>
    <w:rsid w:val="00E2127D"/>
    <w:rsid w:val="00E2160D"/>
    <w:rsid w:val="00E2196B"/>
    <w:rsid w:val="00E21AF4"/>
    <w:rsid w:val="00E22781"/>
    <w:rsid w:val="00E229B9"/>
    <w:rsid w:val="00E25251"/>
    <w:rsid w:val="00E268A5"/>
    <w:rsid w:val="00E26931"/>
    <w:rsid w:val="00E26DDB"/>
    <w:rsid w:val="00E303A4"/>
    <w:rsid w:val="00E30530"/>
    <w:rsid w:val="00E3070E"/>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2B45"/>
    <w:rsid w:val="00E43CF5"/>
    <w:rsid w:val="00E44024"/>
    <w:rsid w:val="00E454E4"/>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25B"/>
    <w:rsid w:val="00E73589"/>
    <w:rsid w:val="00E73841"/>
    <w:rsid w:val="00E73884"/>
    <w:rsid w:val="00E7429C"/>
    <w:rsid w:val="00E74506"/>
    <w:rsid w:val="00E751A7"/>
    <w:rsid w:val="00E75D74"/>
    <w:rsid w:val="00E806A3"/>
    <w:rsid w:val="00E81245"/>
    <w:rsid w:val="00E81BC9"/>
    <w:rsid w:val="00E81D5D"/>
    <w:rsid w:val="00E823D6"/>
    <w:rsid w:val="00E82A9E"/>
    <w:rsid w:val="00E82F93"/>
    <w:rsid w:val="00E837D3"/>
    <w:rsid w:val="00E83B6C"/>
    <w:rsid w:val="00E83DF8"/>
    <w:rsid w:val="00E842A2"/>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3AC"/>
    <w:rsid w:val="00EA590C"/>
    <w:rsid w:val="00EA59B7"/>
    <w:rsid w:val="00EA69C8"/>
    <w:rsid w:val="00EA7B54"/>
    <w:rsid w:val="00EB0AC0"/>
    <w:rsid w:val="00EB0CE5"/>
    <w:rsid w:val="00EB1A1E"/>
    <w:rsid w:val="00EB21F0"/>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24C6"/>
    <w:rsid w:val="00ED3257"/>
    <w:rsid w:val="00ED4D30"/>
    <w:rsid w:val="00ED655C"/>
    <w:rsid w:val="00ED672F"/>
    <w:rsid w:val="00ED7F50"/>
    <w:rsid w:val="00EE0D7A"/>
    <w:rsid w:val="00EE1196"/>
    <w:rsid w:val="00EE125C"/>
    <w:rsid w:val="00EE18BF"/>
    <w:rsid w:val="00EE2E2F"/>
    <w:rsid w:val="00EE33AA"/>
    <w:rsid w:val="00EE4268"/>
    <w:rsid w:val="00EE45CF"/>
    <w:rsid w:val="00EE62EB"/>
    <w:rsid w:val="00EE7838"/>
    <w:rsid w:val="00EE7F70"/>
    <w:rsid w:val="00EF067C"/>
    <w:rsid w:val="00EF0EC1"/>
    <w:rsid w:val="00EF18FE"/>
    <w:rsid w:val="00EF33BB"/>
    <w:rsid w:val="00EF3B9C"/>
    <w:rsid w:val="00EF41C1"/>
    <w:rsid w:val="00EF443E"/>
    <w:rsid w:val="00EF53EC"/>
    <w:rsid w:val="00EF640B"/>
    <w:rsid w:val="00EF6737"/>
    <w:rsid w:val="00EF6C4B"/>
    <w:rsid w:val="00F0101F"/>
    <w:rsid w:val="00F0148A"/>
    <w:rsid w:val="00F01ADD"/>
    <w:rsid w:val="00F0240E"/>
    <w:rsid w:val="00F0279E"/>
    <w:rsid w:val="00F0372B"/>
    <w:rsid w:val="00F03FC3"/>
    <w:rsid w:val="00F04C64"/>
    <w:rsid w:val="00F04CFE"/>
    <w:rsid w:val="00F055C7"/>
    <w:rsid w:val="00F057A2"/>
    <w:rsid w:val="00F06213"/>
    <w:rsid w:val="00F0667D"/>
    <w:rsid w:val="00F067B5"/>
    <w:rsid w:val="00F06A8D"/>
    <w:rsid w:val="00F06E93"/>
    <w:rsid w:val="00F07BEC"/>
    <w:rsid w:val="00F10AF1"/>
    <w:rsid w:val="00F11B78"/>
    <w:rsid w:val="00F1205D"/>
    <w:rsid w:val="00F12350"/>
    <w:rsid w:val="00F12728"/>
    <w:rsid w:val="00F13219"/>
    <w:rsid w:val="00F1488F"/>
    <w:rsid w:val="00F159C2"/>
    <w:rsid w:val="00F16319"/>
    <w:rsid w:val="00F1656B"/>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7281"/>
    <w:rsid w:val="00F275CA"/>
    <w:rsid w:val="00F31256"/>
    <w:rsid w:val="00F312CC"/>
    <w:rsid w:val="00F31AF3"/>
    <w:rsid w:val="00F3256A"/>
    <w:rsid w:val="00F32D40"/>
    <w:rsid w:val="00F330A8"/>
    <w:rsid w:val="00F33CEC"/>
    <w:rsid w:val="00F34083"/>
    <w:rsid w:val="00F34371"/>
    <w:rsid w:val="00F3440B"/>
    <w:rsid w:val="00F34781"/>
    <w:rsid w:val="00F358D2"/>
    <w:rsid w:val="00F35C29"/>
    <w:rsid w:val="00F3637F"/>
    <w:rsid w:val="00F37596"/>
    <w:rsid w:val="00F42EEB"/>
    <w:rsid w:val="00F44B54"/>
    <w:rsid w:val="00F45440"/>
    <w:rsid w:val="00F4584C"/>
    <w:rsid w:val="00F46202"/>
    <w:rsid w:val="00F4622D"/>
    <w:rsid w:val="00F475A1"/>
    <w:rsid w:val="00F47774"/>
    <w:rsid w:val="00F478C4"/>
    <w:rsid w:val="00F47E8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1C02"/>
    <w:rsid w:val="00F625C0"/>
    <w:rsid w:val="00F62C1A"/>
    <w:rsid w:val="00F646A9"/>
    <w:rsid w:val="00F66C2F"/>
    <w:rsid w:val="00F66EDE"/>
    <w:rsid w:val="00F672F7"/>
    <w:rsid w:val="00F674A6"/>
    <w:rsid w:val="00F70B73"/>
    <w:rsid w:val="00F70EA3"/>
    <w:rsid w:val="00F71AA1"/>
    <w:rsid w:val="00F7254D"/>
    <w:rsid w:val="00F73120"/>
    <w:rsid w:val="00F73528"/>
    <w:rsid w:val="00F73BC7"/>
    <w:rsid w:val="00F74F8A"/>
    <w:rsid w:val="00F75284"/>
    <w:rsid w:val="00F76134"/>
    <w:rsid w:val="00F762CC"/>
    <w:rsid w:val="00F76581"/>
    <w:rsid w:val="00F76AE8"/>
    <w:rsid w:val="00F77185"/>
    <w:rsid w:val="00F7740A"/>
    <w:rsid w:val="00F77943"/>
    <w:rsid w:val="00F80567"/>
    <w:rsid w:val="00F80A42"/>
    <w:rsid w:val="00F80AE8"/>
    <w:rsid w:val="00F816D3"/>
    <w:rsid w:val="00F81E82"/>
    <w:rsid w:val="00F83A4F"/>
    <w:rsid w:val="00F8403E"/>
    <w:rsid w:val="00F84C1A"/>
    <w:rsid w:val="00F85498"/>
    <w:rsid w:val="00F8593E"/>
    <w:rsid w:val="00F85B67"/>
    <w:rsid w:val="00F8740B"/>
    <w:rsid w:val="00F9010D"/>
    <w:rsid w:val="00F92E75"/>
    <w:rsid w:val="00F93BC4"/>
    <w:rsid w:val="00F94881"/>
    <w:rsid w:val="00F9526F"/>
    <w:rsid w:val="00F9631E"/>
    <w:rsid w:val="00FA00D1"/>
    <w:rsid w:val="00FA10B3"/>
    <w:rsid w:val="00FA12E2"/>
    <w:rsid w:val="00FA1EF4"/>
    <w:rsid w:val="00FA3C08"/>
    <w:rsid w:val="00FA3D03"/>
    <w:rsid w:val="00FA58C5"/>
    <w:rsid w:val="00FA5DB3"/>
    <w:rsid w:val="00FA6E2B"/>
    <w:rsid w:val="00FA753D"/>
    <w:rsid w:val="00FA7716"/>
    <w:rsid w:val="00FA78DF"/>
    <w:rsid w:val="00FB108C"/>
    <w:rsid w:val="00FB16E1"/>
    <w:rsid w:val="00FB1888"/>
    <w:rsid w:val="00FB1930"/>
    <w:rsid w:val="00FB2344"/>
    <w:rsid w:val="00FB2CE3"/>
    <w:rsid w:val="00FB449F"/>
    <w:rsid w:val="00FB4658"/>
    <w:rsid w:val="00FB4A38"/>
    <w:rsid w:val="00FB508F"/>
    <w:rsid w:val="00FB5212"/>
    <w:rsid w:val="00FB5E8F"/>
    <w:rsid w:val="00FB6377"/>
    <w:rsid w:val="00FB66AE"/>
    <w:rsid w:val="00FB7B57"/>
    <w:rsid w:val="00FC18FE"/>
    <w:rsid w:val="00FC1C62"/>
    <w:rsid w:val="00FC2429"/>
    <w:rsid w:val="00FC259F"/>
    <w:rsid w:val="00FC3AFE"/>
    <w:rsid w:val="00FC46A2"/>
    <w:rsid w:val="00FC4F1F"/>
    <w:rsid w:val="00FC548E"/>
    <w:rsid w:val="00FC55F5"/>
    <w:rsid w:val="00FC5D3A"/>
    <w:rsid w:val="00FC6DF6"/>
    <w:rsid w:val="00FC7DE5"/>
    <w:rsid w:val="00FD032B"/>
    <w:rsid w:val="00FD18C0"/>
    <w:rsid w:val="00FD1C6D"/>
    <w:rsid w:val="00FD2D4B"/>
    <w:rsid w:val="00FD350F"/>
    <w:rsid w:val="00FD38DE"/>
    <w:rsid w:val="00FD3C3A"/>
    <w:rsid w:val="00FD3F06"/>
    <w:rsid w:val="00FD46B0"/>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B7A"/>
    <w:rsid w:val="00FE5D62"/>
    <w:rsid w:val="00FE61A5"/>
    <w:rsid w:val="00FE713B"/>
    <w:rsid w:val="00FE718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openxmlformats.org/officeDocument/2006/relationships/image" Target="media/image2.png"/><Relationship Id="rId18" Type="http://schemas.openxmlformats.org/officeDocument/2006/relationships/hyperlink" Target="https://doi.org/10.15468/dl.46okua"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orcid.org/0000-0003-0989-3266"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doi.org/10.15468/dl.n6u6n0" TargetMode="External"/><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orcid.org/0000-0003-2659-690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oter" Target="footer1.xml"/><Relationship Id="rId10" Type="http://schemas.microsoft.com/office/2011/relationships/commentsExtended" Target="commentsExtended.xml"/><Relationship Id="rId19" Type="http://schemas.openxmlformats.org/officeDocument/2006/relationships/hyperlink" Target="https://github.com/rvanmazijk/Cape-vs-SWA/"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hyperlink" Target="https://orcid.org/0000-0002-1363-978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B056C6-CEC9-2A46-8635-FBE92751E7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6</TotalTime>
  <Pages>21</Pages>
  <Words>20598</Words>
  <Characters>117412</Characters>
  <Application>Microsoft Office Word</Application>
  <DocSecurity>0</DocSecurity>
  <Lines>978</Lines>
  <Paragraphs>275</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137735</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432</cp:revision>
  <cp:lastPrinted>2020-01-06T10:27:00Z</cp:lastPrinted>
  <dcterms:created xsi:type="dcterms:W3CDTF">2019-12-03T09:32:00Z</dcterms:created>
  <dcterms:modified xsi:type="dcterms:W3CDTF">2020-01-09T1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university-of-cape-town</vt:lpwstr>
  </property>
  <property fmtid="{D5CDD505-2E9C-101B-9397-08002B2CF9AE}" pid="13" name="Mendeley Recent Style Name 5_1">
    <vt:lpwstr>Harvard - University of Cape Town</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journal-of-biogeography</vt:lpwstr>
  </property>
  <property fmtid="{D5CDD505-2E9C-101B-9397-08002B2CF9AE}" pid="19" name="Mendeley Recent Style Name 8_1">
    <vt:lpwstr>Journal of Biogeography</vt:lpwstr>
  </property>
  <property fmtid="{D5CDD505-2E9C-101B-9397-08002B2CF9AE}" pid="20" name="Mendeley Recent Style Id 9_1">
    <vt:lpwstr>http://csl.mendeley.com/styles/styles/harvard-university-of-cape-town-rvm</vt:lpwstr>
  </property>
  <property fmtid="{D5CDD505-2E9C-101B-9397-08002B2CF9AE}" pid="21" name="Mendeley Recent Style Name 9_1">
    <vt:lpwstr>University of Cape Town - Harvard - RvM</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journal-of-biogeography</vt:lpwstr>
  </property>
</Properties>
</file>